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C5B2D" w14:textId="6872009B" w:rsidR="00F125CB" w:rsidRPr="001B3760" w:rsidRDefault="00F125CB" w:rsidP="0084128A">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 xml:space="preserve">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1B3760">
        <w:rPr>
          <w:rFonts w:ascii="Cambria Math" w:hAnsi="Cambria Math" w:cs="Cambria Math"/>
        </w:rPr>
        <w:instrText>∼</w:instrText>
      </w:r>
      <w:r w:rsidRPr="001B3760">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1B3760">
        <w:rPr>
          <w:noProof/>
        </w:rPr>
        <w:t xml:space="preserve">(Johnson </w:t>
      </w:r>
      <w:r w:rsidRPr="001B3760">
        <w:rPr>
          <w:i/>
          <w:noProof/>
        </w:rPr>
        <w:t>et al.</w:t>
      </w:r>
      <w:r w:rsidRPr="001B3760">
        <w:rPr>
          <w:noProof/>
        </w:rPr>
        <w:t xml:space="preserve"> 2016; Miller </w:t>
      </w:r>
      <w:r w:rsidRPr="001B3760">
        <w:rPr>
          <w:i/>
          <w:noProof/>
        </w:rPr>
        <w:t>et al.</w:t>
      </w:r>
      <w:r w:rsidRPr="001B3760">
        <w:rPr>
          <w:noProof/>
        </w:rPr>
        <w:t xml:space="preserve"> 2016; Van Der Kaars </w:t>
      </w:r>
      <w:r w:rsidRPr="001B3760">
        <w:rPr>
          <w:i/>
          <w:noProof/>
        </w:rPr>
        <w:t>et al.</w:t>
      </w:r>
      <w:r w:rsidRPr="001B3760">
        <w:rPr>
          <w:noProof/>
        </w:rPr>
        <w:t xml:space="preserve"> 2017)</w:t>
      </w:r>
      <w:r w:rsidRPr="001B3760">
        <w:fldChar w:fldCharType="end"/>
      </w:r>
      <w:r w:rsidRPr="001B3760">
        <w:t xml:space="preserve">. 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5BB0A7D2" w14:textId="1EAC5E56" w:rsidR="00CA3F32" w:rsidRPr="001B3760" w:rsidRDefault="00F125CB" w:rsidP="0084128A">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1B3760">
        <w:rPr>
          <w:noProof/>
        </w:rPr>
        <w:t xml:space="preserve">(Dirzo </w:t>
      </w:r>
      <w:r w:rsidRPr="001B3760">
        <w:rPr>
          <w:i/>
          <w:noProof/>
        </w:rPr>
        <w:t>et al.</w:t>
      </w:r>
      <w:r w:rsidRPr="001B3760">
        <w:rPr>
          <w:noProof/>
        </w:rPr>
        <w:t xml:space="preserve"> 2014; McGill </w:t>
      </w:r>
      <w:r w:rsidRPr="001B3760">
        <w:rPr>
          <w:i/>
          <w:noProof/>
        </w:rPr>
        <w:t>et al.</w:t>
      </w:r>
      <w:r w:rsidRPr="001B3760">
        <w:rPr>
          <w:noProof/>
        </w:rPr>
        <w:t xml:space="preserve"> 2015; Johnson </w:t>
      </w:r>
      <w:r w:rsidRPr="001B3760">
        <w:rPr>
          <w:i/>
          <w:noProof/>
        </w:rPr>
        <w:t>et al.</w:t>
      </w:r>
      <w:r w:rsidRPr="001B3760">
        <w:rPr>
          <w:noProof/>
        </w:rPr>
        <w:t xml:space="preserve"> 2017; Daru </w:t>
      </w:r>
      <w:r w:rsidRPr="001B3760">
        <w:rPr>
          <w:i/>
          <w:noProof/>
        </w:rPr>
        <w:t>et al.</w:t>
      </w:r>
      <w:r w:rsidRPr="001B3760">
        <w:rPr>
          <w:noProof/>
        </w:rPr>
        <w:t xml:space="preserve"> 2021)</w:t>
      </w:r>
      <w:r w:rsidRPr="001B3760">
        <w:fldChar w:fldCharType="end"/>
      </w:r>
      <w:r w:rsidRPr="001B3760">
        <w:t xml:space="preserve">. 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w:t>
      </w:r>
      <w:r w:rsidR="0015747D" w:rsidRPr="001B3760">
        <w:t xml:space="preserve"> (</w:t>
      </w:r>
      <w:proofErr w:type="spellStart"/>
      <w:r w:rsidR="003A5B89" w:rsidRPr="001B3760">
        <w:rPr>
          <w:rFonts w:ascii="SFRM1095" w:hAnsi="SFRM1095" w:cs="SFRM1095"/>
        </w:rPr>
        <w:t>Duraiappah</w:t>
      </w:r>
      <w:proofErr w:type="spellEnd"/>
      <w:r w:rsidR="003A5B89" w:rsidRPr="001B3760">
        <w:rPr>
          <w:rFonts w:ascii="SFRM1095" w:hAnsi="SFRM1095" w:cs="SFRM1095"/>
        </w:rPr>
        <w:t xml:space="preserve"> </w:t>
      </w:r>
      <w:r w:rsidR="003A5B89" w:rsidRPr="001B3760">
        <w:rPr>
          <w:rFonts w:ascii="SFRM1095" w:hAnsi="SFRM1095" w:cs="SFRM1095"/>
          <w:i/>
          <w:iCs/>
        </w:rPr>
        <w:t>et al.</w:t>
      </w:r>
      <w:r w:rsidR="003A5B89" w:rsidRPr="001B3760">
        <w:rPr>
          <w:rFonts w:ascii="SFRM1095" w:hAnsi="SFRM1095" w:cs="SFRM1095"/>
        </w:rPr>
        <w:t xml:space="preserve"> 2005,</w:t>
      </w:r>
      <w:r w:rsidR="00125B5E" w:rsidRPr="001B3760">
        <w:t xml:space="preserve"> </w:t>
      </w:r>
      <w:r w:rsidR="00EE380E" w:rsidRPr="001B3760">
        <w:fldChar w:fldCharType="begin" w:fldLock="1"/>
      </w:r>
      <w:r w:rsidR="00DC0205"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00EE380E" w:rsidRPr="001B3760">
        <w:fldChar w:fldCharType="separate"/>
      </w:r>
      <w:r w:rsidR="00EE380E" w:rsidRPr="001B3760">
        <w:rPr>
          <w:noProof/>
        </w:rPr>
        <w:t xml:space="preserve">Oliver </w:t>
      </w:r>
      <w:r w:rsidR="00EE380E" w:rsidRPr="001B3760">
        <w:rPr>
          <w:i/>
          <w:noProof/>
        </w:rPr>
        <w:t>et al.</w:t>
      </w:r>
      <w:r w:rsidR="00EE380E" w:rsidRPr="001B3760">
        <w:rPr>
          <w:noProof/>
        </w:rPr>
        <w:t xml:space="preserve"> 2015,</w:t>
      </w:r>
      <w:r w:rsidR="00EE380E" w:rsidRPr="001B3760">
        <w:fldChar w:fldCharType="end"/>
      </w:r>
      <w:r w:rsidR="00EE380E" w:rsidRPr="001B3760">
        <w:t xml:space="preserve"> </w:t>
      </w:r>
      <w:r w:rsidR="00125B5E" w:rsidRPr="001B3760">
        <w:fldChar w:fldCharType="begin" w:fldLock="1"/>
      </w:r>
      <w:r w:rsidR="00EE380E"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00125B5E" w:rsidRPr="001B3760">
        <w:fldChar w:fldCharType="separate"/>
      </w:r>
      <w:r w:rsidR="00085CCA" w:rsidRPr="001B3760">
        <w:rPr>
          <w:noProof/>
        </w:rPr>
        <w:t xml:space="preserve">Hooper </w:t>
      </w:r>
      <w:r w:rsidR="00085CCA" w:rsidRPr="001B3760">
        <w:rPr>
          <w:i/>
          <w:noProof/>
        </w:rPr>
        <w:t>et al.</w:t>
      </w:r>
      <w:r w:rsidR="00085CCA" w:rsidRPr="001B3760">
        <w:rPr>
          <w:noProof/>
        </w:rPr>
        <w:t xml:space="preserve"> 2005)</w:t>
      </w:r>
      <w:r w:rsidR="00125B5E" w:rsidRPr="001B3760">
        <w:fldChar w:fldCharType="end"/>
      </w:r>
      <w:r w:rsidRPr="001B3760">
        <w:t xml:space="preserve">, and thus ultimately, with human well-being. However, the difficulty in achieving global conservation goals – such as the failure to reach the Aichi targets </w:t>
      </w:r>
      <w:r w:rsidR="00CC04A7" w:rsidRPr="001B3760">
        <w:fldChar w:fldCharType="begin" w:fldLock="1"/>
      </w:r>
      <w:r w:rsidR="00125B5E"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CC04A7" w:rsidRPr="001B3760">
        <w:fldChar w:fldCharType="separate"/>
      </w:r>
      <w:r w:rsidR="00CC04A7" w:rsidRPr="001B3760">
        <w:rPr>
          <w:noProof/>
        </w:rPr>
        <w:t xml:space="preserve">(Buchanan </w:t>
      </w:r>
      <w:r w:rsidR="00CC04A7" w:rsidRPr="001B3760">
        <w:rPr>
          <w:i/>
          <w:noProof/>
        </w:rPr>
        <w:t>et al.</w:t>
      </w:r>
      <w:r w:rsidR="00CC04A7" w:rsidRPr="001B3760">
        <w:rPr>
          <w:noProof/>
        </w:rPr>
        <w:t xml:space="preserve"> 2020)</w:t>
      </w:r>
      <w:r w:rsidR="00CC04A7" w:rsidRPr="001B3760">
        <w:fldChar w:fldCharType="end"/>
      </w:r>
      <w:r w:rsidRPr="001B3760">
        <w:t xml:space="preserve"> –  highlights the need strengthen global conservation efforts i</w:t>
      </w:r>
      <w:r w:rsidR="00B71DA7" w:rsidRPr="001B3760">
        <w:t>f</w:t>
      </w:r>
      <w:r w:rsidRPr="001B3760">
        <w:t xml:space="preserve">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2DA7EF67" w14:textId="77777777" w:rsidR="00F125CB" w:rsidRPr="001B3760" w:rsidRDefault="00F125CB" w:rsidP="0084128A">
      <w:pPr>
        <w:pStyle w:val="ListParagraph"/>
        <w:numPr>
          <w:ilvl w:val="0"/>
          <w:numId w:val="1"/>
        </w:numPr>
        <w:spacing w:line="276" w:lineRule="auto"/>
        <w:jc w:val="both"/>
        <w:rPr>
          <w:i/>
          <w:iCs/>
        </w:rPr>
      </w:pPr>
      <w:r w:rsidRPr="001B3760">
        <w:rPr>
          <w:i/>
          <w:iCs/>
        </w:rPr>
        <w:t>Land-use change and climate change, two major drivers of global biodiversity loss in the Anthropocene</w:t>
      </w:r>
    </w:p>
    <w:p w14:paraId="1E981EA8" w14:textId="233C1CCC" w:rsidR="00F125CB" w:rsidRPr="001B3760" w:rsidRDefault="00F125CB" w:rsidP="0084128A">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climate change on biodiversity could equate those of land-use change in their magnitude by 2070 </w:t>
      </w:r>
      <w:r w:rsidRPr="001B3760">
        <w:lastRenderedPageBreak/>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w:t>
      </w:r>
      <w:r w:rsidR="004A3943" w:rsidRPr="001B3760">
        <w:t xml:space="preserve"> mitigation</w:t>
      </w:r>
      <w:r w:rsidRPr="001B3760">
        <w:t xml:space="preserve"> and </w:t>
      </w:r>
      <w:r w:rsidR="004A3943" w:rsidRPr="001B3760">
        <w:t xml:space="preserve">conservation </w:t>
      </w:r>
      <w:r w:rsidRPr="001B3760">
        <w:t>action.</w:t>
      </w:r>
    </w:p>
    <w:p w14:paraId="4CDCDD82" w14:textId="77777777" w:rsidR="00F125CB" w:rsidRPr="001B3760" w:rsidRDefault="00F125CB" w:rsidP="0084128A">
      <w:pPr>
        <w:spacing w:line="276" w:lineRule="auto"/>
        <w:jc w:val="both"/>
        <w:rPr>
          <w:i/>
          <w:iCs/>
        </w:rPr>
      </w:pPr>
      <w:r w:rsidRPr="001B3760">
        <w:rPr>
          <w:i/>
          <w:iCs/>
        </w:rPr>
        <w:t>Land-use change</w:t>
      </w:r>
    </w:p>
    <w:p w14:paraId="502AB332" w14:textId="00290242" w:rsidR="00F125CB" w:rsidRPr="001B3760" w:rsidRDefault="00F125CB" w:rsidP="0084128A">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00937921"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00DC0205" w:rsidRPr="001B3760">
        <w:rPr>
          <w:noProof/>
        </w:rPr>
        <w:t xml:space="preserve">(Ellis </w:t>
      </w:r>
      <w:r w:rsidR="00DC0205" w:rsidRPr="001B3760">
        <w:rPr>
          <w:i/>
          <w:noProof/>
        </w:rPr>
        <w:t>et al.</w:t>
      </w:r>
      <w:r w:rsidR="00DC0205" w:rsidRPr="001B3760">
        <w:rPr>
          <w:noProof/>
        </w:rPr>
        <w:t xml:space="preserve"> 2013, 2021)</w:t>
      </w:r>
      <w:r w:rsidRPr="001B3760">
        <w:fldChar w:fldCharType="end"/>
      </w:r>
      <w:r w:rsidR="00DC0205" w:rsidRPr="001B3760">
        <w:t xml:space="preserve"> </w:t>
      </w:r>
      <w:r w:rsidRPr="001B3760">
        <w:t xml:space="preserve">–,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11295F62" w14:textId="77777777" w:rsidR="00F125CB" w:rsidRPr="001B3760" w:rsidRDefault="00F125CB" w:rsidP="0084128A">
      <w:pPr>
        <w:spacing w:line="276" w:lineRule="auto"/>
        <w:jc w:val="center"/>
      </w:pPr>
      <w:r w:rsidRPr="001B3760">
        <w:rPr>
          <w:noProof/>
        </w:rPr>
        <w:drawing>
          <wp:inline distT="0" distB="0" distL="0" distR="0" wp14:anchorId="6CFC9DB0" wp14:editId="323A5044">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8"/>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6892F31C" w14:textId="789509BC" w:rsidR="00F125CB" w:rsidRPr="001B3760" w:rsidRDefault="00F125CB" w:rsidP="0084128A">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proofErr w:type="spellStart"/>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Goldewijk</w:t>
      </w:r>
      <w:proofErr w:type="spellEnd"/>
      <w:r w:rsidRPr="001B3760">
        <w:rPr>
          <w:noProof/>
          <w:sz w:val="20"/>
          <w:szCs w:val="20"/>
        </w:rPr>
        <w:t xml:space="preserve">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9" w:history="1">
        <w:r w:rsidRPr="001B3760">
          <w:rPr>
            <w:rStyle w:val="Hyperlink"/>
            <w:sz w:val="20"/>
            <w:szCs w:val="20"/>
          </w:rPr>
          <w:t>https://ourworldindata.org/land-use</w:t>
        </w:r>
      </w:hyperlink>
      <w:r w:rsidRPr="001B3760">
        <w:rPr>
          <w:sz w:val="20"/>
          <w:szCs w:val="20"/>
        </w:rPr>
        <w:t xml:space="preserve"> (24/01/2022).</w:t>
      </w:r>
    </w:p>
    <w:p w14:paraId="08A37014" w14:textId="77777777" w:rsidR="001A1AD5" w:rsidRPr="001B3760" w:rsidRDefault="001A1AD5" w:rsidP="0084128A">
      <w:pPr>
        <w:spacing w:line="276" w:lineRule="auto"/>
        <w:jc w:val="both"/>
        <w:rPr>
          <w:sz w:val="20"/>
          <w:szCs w:val="20"/>
        </w:rPr>
      </w:pPr>
    </w:p>
    <w:p w14:paraId="68856FC8" w14:textId="0057F2CE" w:rsidR="00F125CB" w:rsidRPr="001B3760" w:rsidRDefault="00F125CB" w:rsidP="0084128A">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r w:rsidR="00A2148E" w:rsidRPr="001B3760">
        <w:t>published</w:t>
      </w:r>
      <w:r w:rsidRPr="001B3760">
        <w:t xml:space="preserve">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as well as key impacts of future land-use change</w:t>
      </w:r>
      <w:r w:rsidR="00A2148E" w:rsidRPr="001B3760">
        <w:t xml:space="preserve"> scenarios</w:t>
      </w:r>
      <w:r w:rsidRPr="001B3760">
        <w:t xml:space="preserve"> </w:t>
      </w:r>
      <w:r w:rsidR="00A2148E" w:rsidRPr="001B3760">
        <w:t>for</w:t>
      </w:r>
      <w:r w:rsidRPr="001B3760">
        <w:t xml:space="preserve">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w:t>
      </w:r>
      <w:r w:rsidRPr="001B3760">
        <w:lastRenderedPageBreak/>
        <w:t xml:space="preserve">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w:t>
      </w:r>
      <w:r w:rsidR="00B71DA7" w:rsidRPr="001B3760">
        <w:t>However, a</w:t>
      </w:r>
      <w:r w:rsidRPr="001B3760">
        <w:t xml:space="preserve">nother important aspect of land-use change for biodiversity outcomes is the level of intensity at which the land is used to fulfil its purpose. </w:t>
      </w:r>
      <w:r w:rsidR="00B71DA7" w:rsidRPr="001B3760">
        <w:t xml:space="preserve">For </w:t>
      </w:r>
      <w:r w:rsidR="007D2B26" w:rsidRPr="001B3760">
        <w:t>instance</w:t>
      </w:r>
      <w:r w:rsidR="00B71DA7" w:rsidRPr="001B3760">
        <w:t xml:space="preserve">, </w:t>
      </w:r>
      <w:r w:rsidR="00BF4A9C" w:rsidRPr="001B3760">
        <w:t>introducing and managing green spaces can lead</w:t>
      </w:r>
      <w:r w:rsidR="005B7B6C" w:rsidRPr="001B3760">
        <w:t xml:space="preserve"> to positive biodiversity outcomes in urban environments </w:t>
      </w:r>
      <w:r w:rsidR="005B7B6C" w:rsidRPr="001B3760">
        <w:fldChar w:fldCharType="begin" w:fldLock="1"/>
      </w:r>
      <w:r w:rsidR="00CC04A7"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005B7B6C" w:rsidRPr="001B3760">
        <w:fldChar w:fldCharType="separate"/>
      </w:r>
      <w:r w:rsidR="005B7B6C" w:rsidRPr="001B3760">
        <w:rPr>
          <w:noProof/>
        </w:rPr>
        <w:t xml:space="preserve">(Ives </w:t>
      </w:r>
      <w:r w:rsidR="005B7B6C" w:rsidRPr="001B3760">
        <w:rPr>
          <w:i/>
          <w:noProof/>
        </w:rPr>
        <w:t>et al.</w:t>
      </w:r>
      <w:r w:rsidR="005B7B6C" w:rsidRPr="001B3760">
        <w:rPr>
          <w:noProof/>
        </w:rPr>
        <w:t xml:space="preserve"> 2016; Aronson </w:t>
      </w:r>
      <w:r w:rsidR="005B7B6C" w:rsidRPr="001B3760">
        <w:rPr>
          <w:i/>
          <w:noProof/>
        </w:rPr>
        <w:t>et al.</w:t>
      </w:r>
      <w:r w:rsidR="005B7B6C" w:rsidRPr="001B3760">
        <w:rPr>
          <w:noProof/>
        </w:rPr>
        <w:t xml:space="preserve"> 2017)</w:t>
      </w:r>
      <w:r w:rsidR="005B7B6C" w:rsidRPr="001B3760">
        <w:fldChar w:fldCharType="end"/>
      </w:r>
      <w:r w:rsidR="00BF4A9C" w:rsidRPr="001B3760">
        <w:t>. Yet, l</w:t>
      </w:r>
      <w:r w:rsidRPr="001B3760">
        <w:t xml:space="preserve">and-use intensity has not been explicitly considered by a majority of past studies investigating impacts of land-use change on biodiversity (Davison </w:t>
      </w:r>
      <w:r w:rsidRPr="001B3760">
        <w:rPr>
          <w:i/>
          <w:iCs/>
        </w:rPr>
        <w:t>et al.</w:t>
      </w:r>
      <w:r w:rsidRPr="001B3760">
        <w:t xml:space="preserve"> 2021), despite its likely importance </w:t>
      </w:r>
      <w:r w:rsidR="005B7B6C" w:rsidRPr="001B3760">
        <w:t>for</w:t>
      </w:r>
      <w:r w:rsidRPr="001B3760">
        <w:t xml:space="preserve">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621E3A19" w14:textId="015E7C42" w:rsidR="00F125CB" w:rsidRPr="001B3760" w:rsidRDefault="00A2148E" w:rsidP="0084128A">
      <w:pPr>
        <w:spacing w:line="276" w:lineRule="auto"/>
        <w:jc w:val="both"/>
        <w:rPr>
          <w:i/>
          <w:iCs/>
        </w:rPr>
      </w:pPr>
      <w:r w:rsidRPr="001B3760">
        <w:rPr>
          <w:i/>
          <w:iCs/>
        </w:rPr>
        <w:t>C</w:t>
      </w:r>
      <w:r w:rsidR="00F125CB" w:rsidRPr="001B3760">
        <w:rPr>
          <w:i/>
          <w:iCs/>
        </w:rPr>
        <w:t>limate change</w:t>
      </w:r>
    </w:p>
    <w:p w14:paraId="76430985" w14:textId="62B4F105" w:rsidR="00481E90" w:rsidRPr="001B3760" w:rsidRDefault="00AC797E" w:rsidP="0084128A">
      <w:pPr>
        <w:spacing w:line="276" w:lineRule="auto"/>
        <w:jc w:val="both"/>
      </w:pPr>
      <w:r w:rsidRPr="001B3760">
        <w:t>According to the World Meteorological Organization</w:t>
      </w:r>
      <w:r w:rsidR="003012C5" w:rsidRPr="001B3760">
        <w:t>, c</w:t>
      </w:r>
      <w:r w:rsidR="00A2148E" w:rsidRPr="001B3760">
        <w:t xml:space="preserve">limate change </w:t>
      </w:r>
      <w:r w:rsidR="00253D27" w:rsidRPr="001B3760">
        <w:t xml:space="preserve">is </w:t>
      </w:r>
      <w:r w:rsidR="00A2148E" w:rsidRPr="001B3760">
        <w:t xml:space="preserve">defined as </w:t>
      </w:r>
      <w:r w:rsidR="0067590C" w:rsidRPr="001B3760">
        <w:t xml:space="preserve">long-term </w:t>
      </w:r>
      <w:r w:rsidR="00A2148E" w:rsidRPr="001B3760">
        <w:t>changes</w:t>
      </w:r>
      <w:r w:rsidR="00354332" w:rsidRPr="001B3760">
        <w:t xml:space="preserve"> (</w:t>
      </w:r>
      <w:proofErr w:type="spellStart"/>
      <w:r w:rsidR="00354332" w:rsidRPr="001B3760">
        <w:t>i.e</w:t>
      </w:r>
      <w:proofErr w:type="spellEnd"/>
      <w:r w:rsidR="00354332" w:rsidRPr="001B3760">
        <w:t>, at least over several decades)</w:t>
      </w:r>
      <w:r w:rsidR="00A2148E" w:rsidRPr="001B3760">
        <w:t xml:space="preserve"> to </w:t>
      </w:r>
      <w:r w:rsidRPr="001B3760">
        <w:t xml:space="preserve">the mean </w:t>
      </w:r>
      <w:r w:rsidR="0067590C" w:rsidRPr="001B3760">
        <w:t>state or to the variability of the climate</w:t>
      </w:r>
      <w:r w:rsidR="003012C5" w:rsidRPr="001B3760">
        <w:t xml:space="preserve">, attributable to human activity or to natural </w:t>
      </w:r>
      <w:r w:rsidR="0067590C" w:rsidRPr="001B3760">
        <w:t>causes</w:t>
      </w:r>
      <w:r w:rsidR="003012C5" w:rsidRPr="001B3760">
        <w:t xml:space="preserve">. </w:t>
      </w:r>
      <w:r w:rsidR="00354332" w:rsidRPr="001B3760">
        <w:t>There is a strong scientific consensus that c</w:t>
      </w:r>
      <w:r w:rsidR="0067590C" w:rsidRPr="001B3760">
        <w:t>urrent</w:t>
      </w:r>
      <w:r w:rsidR="003A76E8" w:rsidRPr="001B3760">
        <w:t xml:space="preserve"> </w:t>
      </w:r>
      <w:r w:rsidR="0067590C" w:rsidRPr="001B3760">
        <w:t>climate change</w:t>
      </w:r>
      <w:r w:rsidR="00354332" w:rsidRPr="001B3760">
        <w:t xml:space="preserve"> (starting ~</w:t>
      </w:r>
      <w:r w:rsidR="001D5DD8" w:rsidRPr="001B3760">
        <w:t xml:space="preserve">A.D. </w:t>
      </w:r>
      <w:r w:rsidR="00354332" w:rsidRPr="001B3760">
        <w:t>1850)</w:t>
      </w:r>
      <w:r w:rsidR="0067590C" w:rsidRPr="001B3760">
        <w:t xml:space="preserve"> is </w:t>
      </w:r>
      <w:r w:rsidR="003A76E8" w:rsidRPr="001B3760">
        <w:t xml:space="preserve">the result of human </w:t>
      </w:r>
      <w:r w:rsidR="00354332" w:rsidRPr="001B3760">
        <w:t xml:space="preserve">activity, </w:t>
      </w:r>
      <w:r w:rsidR="004C26BC" w:rsidRPr="001B3760">
        <w:t xml:space="preserve">and </w:t>
      </w:r>
      <w:r w:rsidR="00CF475B" w:rsidRPr="001B3760">
        <w:t xml:space="preserve">that it is </w:t>
      </w:r>
      <w:r w:rsidR="00AE38C4" w:rsidRPr="001B3760">
        <w:t xml:space="preserve">has been </w:t>
      </w:r>
      <w:r w:rsidR="00710460" w:rsidRPr="001B3760">
        <w:t xml:space="preserve">onset by the </w:t>
      </w:r>
      <w:r w:rsidR="00D355CB" w:rsidRPr="001B3760">
        <w:t>human-driven</w:t>
      </w:r>
      <w:r w:rsidR="00710460" w:rsidRPr="001B3760">
        <w:t xml:space="preserve"> changes </w:t>
      </w:r>
      <w:r w:rsidR="00D7228A" w:rsidRPr="001B3760">
        <w:t>to</w:t>
      </w:r>
      <w:r w:rsidR="00710460" w:rsidRPr="001B3760">
        <w:t xml:space="preserve"> atmospheric composition</w:t>
      </w:r>
      <w:r w:rsidR="00D96BE8" w:rsidRPr="001B3760">
        <w:t xml:space="preserve"> </w:t>
      </w:r>
      <w:r w:rsidR="003F19BC" w:rsidRPr="001B3760">
        <w:fldChar w:fldCharType="begin" w:fldLock="1"/>
      </w:r>
      <w:r w:rsidR="00CB5A75"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003F19BC" w:rsidRPr="001B3760">
        <w:fldChar w:fldCharType="separate"/>
      </w:r>
      <w:r w:rsidR="001F2CD5" w:rsidRPr="001B3760">
        <w:rPr>
          <w:noProof/>
        </w:rPr>
        <w:t xml:space="preserve">(Crowley 2000; IPCC 2013; Maibach </w:t>
      </w:r>
      <w:r w:rsidR="001F2CD5" w:rsidRPr="001B3760">
        <w:rPr>
          <w:i/>
          <w:noProof/>
        </w:rPr>
        <w:t>et al.</w:t>
      </w:r>
      <w:r w:rsidR="001F2CD5" w:rsidRPr="001B3760">
        <w:rPr>
          <w:noProof/>
        </w:rPr>
        <w:t xml:space="preserve"> 2014)</w:t>
      </w:r>
      <w:r w:rsidR="003F19BC" w:rsidRPr="001B3760">
        <w:fldChar w:fldCharType="end"/>
      </w:r>
      <w:r w:rsidR="00111FE3" w:rsidRPr="001B3760">
        <w:t xml:space="preserve">. Current </w:t>
      </w:r>
      <w:r w:rsidR="00710460" w:rsidRPr="001B3760">
        <w:t>manifestations</w:t>
      </w:r>
      <w:r w:rsidR="00111FE3" w:rsidRPr="001B3760">
        <w:t xml:space="preserve"> of climate change include rising average temperatures</w:t>
      </w:r>
      <w:r w:rsidR="00CB5A75" w:rsidRPr="001B3760">
        <w:t xml:space="preserve"> </w:t>
      </w:r>
      <w:r w:rsidR="00CB5A75" w:rsidRPr="001B3760">
        <w:fldChar w:fldCharType="begin" w:fldLock="1"/>
      </w:r>
      <w:r w:rsidR="00077367"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00CB5A75" w:rsidRPr="001B3760">
        <w:fldChar w:fldCharType="separate"/>
      </w:r>
      <w:r w:rsidR="00CB5A75" w:rsidRPr="001B3760">
        <w:rPr>
          <w:noProof/>
        </w:rPr>
        <w:t xml:space="preserve">(Valipour </w:t>
      </w:r>
      <w:r w:rsidR="00CB5A75" w:rsidRPr="001B3760">
        <w:rPr>
          <w:i/>
          <w:noProof/>
        </w:rPr>
        <w:t>et al.</w:t>
      </w:r>
      <w:r w:rsidR="00CB5A75" w:rsidRPr="001B3760">
        <w:rPr>
          <w:noProof/>
        </w:rPr>
        <w:t xml:space="preserve"> 2021</w:t>
      </w:r>
      <w:r w:rsidR="00077430" w:rsidRPr="001B3760">
        <w:rPr>
          <w:noProof/>
        </w:rPr>
        <w:t xml:space="preserve">; </w:t>
      </w:r>
      <w:r w:rsidR="00077367" w:rsidRPr="001B3760">
        <w:rPr>
          <w:noProof/>
        </w:rPr>
        <w:t>Figure 2</w:t>
      </w:r>
      <w:r w:rsidR="00CB5A75" w:rsidRPr="001B3760">
        <w:rPr>
          <w:noProof/>
        </w:rPr>
        <w:t>)</w:t>
      </w:r>
      <w:r w:rsidR="00CB5A75" w:rsidRPr="001B3760">
        <w:fldChar w:fldCharType="end"/>
      </w:r>
      <w:r w:rsidR="00111FE3" w:rsidRPr="001B3760">
        <w:t>, increases in the frequency of extreme events</w:t>
      </w:r>
      <w:r w:rsidR="002D3273" w:rsidRPr="001B3760">
        <w:t xml:space="preserve"> </w:t>
      </w:r>
      <w:r w:rsidR="005972D0" w:rsidRPr="001B3760">
        <w:fldChar w:fldCharType="begin" w:fldLock="1"/>
      </w:r>
      <w:r w:rsidR="00B7766E"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005972D0" w:rsidRPr="001B3760">
        <w:fldChar w:fldCharType="separate"/>
      </w:r>
      <w:r w:rsidR="005972D0" w:rsidRPr="001B3760">
        <w:rPr>
          <w:noProof/>
        </w:rPr>
        <w:t xml:space="preserve">(Seneviratne </w:t>
      </w:r>
      <w:r w:rsidR="005972D0" w:rsidRPr="001B3760">
        <w:rPr>
          <w:i/>
          <w:noProof/>
        </w:rPr>
        <w:t>et al.</w:t>
      </w:r>
      <w:r w:rsidR="005972D0" w:rsidRPr="001B3760">
        <w:rPr>
          <w:noProof/>
        </w:rPr>
        <w:t xml:space="preserve"> 2012)</w:t>
      </w:r>
      <w:r w:rsidR="005972D0" w:rsidRPr="001B3760">
        <w:fldChar w:fldCharType="end"/>
      </w:r>
      <w:r w:rsidR="00111FE3" w:rsidRPr="001B3760">
        <w:t xml:space="preserve"> </w:t>
      </w:r>
      <w:r w:rsidR="00710460" w:rsidRPr="001B3760">
        <w:t>and changes in global rainfall patterns</w:t>
      </w:r>
      <w:r w:rsidR="00D96BE8" w:rsidRPr="001B3760">
        <w:t xml:space="preserve"> </w:t>
      </w:r>
      <w:r w:rsidR="003E7E1F" w:rsidRPr="001B3760">
        <w:fldChar w:fldCharType="begin" w:fldLock="1"/>
      </w:r>
      <w:r w:rsidR="00C97E27"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003E7E1F" w:rsidRPr="001B3760">
        <w:fldChar w:fldCharType="separate"/>
      </w:r>
      <w:r w:rsidR="006A4C73" w:rsidRPr="001B3760">
        <w:rPr>
          <w:noProof/>
        </w:rPr>
        <w:t>(Dore 2005; Trenberth 2011)</w:t>
      </w:r>
      <w:r w:rsidR="003E7E1F" w:rsidRPr="001B3760">
        <w:fldChar w:fldCharType="end"/>
      </w:r>
      <w:r w:rsidR="00710460" w:rsidRPr="001B3760">
        <w:t xml:space="preserve">. </w:t>
      </w:r>
    </w:p>
    <w:p w14:paraId="4D97660C" w14:textId="77777777" w:rsidR="001053E4" w:rsidRPr="001B3760" w:rsidRDefault="001053E4" w:rsidP="0084128A">
      <w:pPr>
        <w:spacing w:line="276" w:lineRule="auto"/>
        <w:jc w:val="both"/>
      </w:pPr>
    </w:p>
    <w:p w14:paraId="01E769C1" w14:textId="3173FA91" w:rsidR="001053E4" w:rsidRPr="001B3760" w:rsidRDefault="0002227C" w:rsidP="0084128A">
      <w:pPr>
        <w:spacing w:line="276" w:lineRule="auto"/>
        <w:jc w:val="center"/>
      </w:pPr>
      <w:r w:rsidRPr="001B3760">
        <w:rPr>
          <w:noProof/>
        </w:rPr>
        <w:drawing>
          <wp:inline distT="0" distB="0" distL="0" distR="0" wp14:anchorId="49605F06" wp14:editId="7C8B82D5">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0"/>
                    <a:stretch>
                      <a:fillRect/>
                    </a:stretch>
                  </pic:blipFill>
                  <pic:spPr>
                    <a:xfrm>
                      <a:off x="0" y="0"/>
                      <a:ext cx="5133049" cy="2875327"/>
                    </a:xfrm>
                    <a:prstGeom prst="rect">
                      <a:avLst/>
                    </a:prstGeom>
                  </pic:spPr>
                </pic:pic>
              </a:graphicData>
            </a:graphic>
          </wp:inline>
        </w:drawing>
      </w:r>
    </w:p>
    <w:p w14:paraId="0A005894" w14:textId="71E503A8" w:rsidR="001053E4" w:rsidRPr="001B3760" w:rsidRDefault="001053E4" w:rsidP="005833EA">
      <w:pPr>
        <w:spacing w:line="240" w:lineRule="auto"/>
        <w:jc w:val="both"/>
        <w:rPr>
          <w:rFonts w:cstheme="minorHAnsi"/>
          <w:sz w:val="20"/>
          <w:szCs w:val="20"/>
        </w:rPr>
      </w:pPr>
      <w:r w:rsidRPr="001B3760">
        <w:rPr>
          <w:rFonts w:cstheme="minorHAnsi"/>
          <w:b/>
          <w:bCs/>
          <w:sz w:val="20"/>
          <w:szCs w:val="20"/>
        </w:rPr>
        <w:t xml:space="preserve">Figure 2: Land surface temperature anomaly between </w:t>
      </w:r>
      <w:r w:rsidR="00425B66" w:rsidRPr="001B3760">
        <w:rPr>
          <w:rFonts w:cstheme="minorHAnsi"/>
          <w:b/>
          <w:bCs/>
          <w:sz w:val="20"/>
          <w:szCs w:val="20"/>
        </w:rPr>
        <w:t>A.D</w:t>
      </w:r>
      <w:r w:rsidRPr="001B3760">
        <w:rPr>
          <w:rFonts w:cstheme="minorHAnsi"/>
          <w:b/>
          <w:bCs/>
          <w:sz w:val="20"/>
          <w:szCs w:val="20"/>
        </w:rPr>
        <w:t xml:space="preserve"> </w:t>
      </w:r>
      <w:r w:rsidR="00425B66" w:rsidRPr="001B3760">
        <w:rPr>
          <w:rFonts w:cstheme="minorHAnsi"/>
          <w:b/>
          <w:bCs/>
          <w:sz w:val="20"/>
          <w:szCs w:val="20"/>
        </w:rPr>
        <w:t>18</w:t>
      </w:r>
      <w:r w:rsidR="00B50FC0" w:rsidRPr="001B3760">
        <w:rPr>
          <w:rFonts w:cstheme="minorHAnsi"/>
          <w:b/>
          <w:bCs/>
          <w:sz w:val="20"/>
          <w:szCs w:val="20"/>
        </w:rPr>
        <w:t>8</w:t>
      </w:r>
      <w:r w:rsidR="00425B66" w:rsidRPr="001B3760">
        <w:rPr>
          <w:rFonts w:cstheme="minorHAnsi"/>
          <w:b/>
          <w:bCs/>
          <w:sz w:val="20"/>
          <w:szCs w:val="20"/>
        </w:rPr>
        <w:t>0</w:t>
      </w:r>
      <w:r w:rsidRPr="001B3760">
        <w:rPr>
          <w:rFonts w:cstheme="minorHAnsi"/>
          <w:b/>
          <w:bCs/>
          <w:sz w:val="20"/>
          <w:szCs w:val="20"/>
        </w:rPr>
        <w:t xml:space="preserve"> and </w:t>
      </w:r>
      <w:r w:rsidR="00425B66" w:rsidRPr="001B3760">
        <w:rPr>
          <w:rFonts w:cstheme="minorHAnsi"/>
          <w:b/>
          <w:bCs/>
          <w:sz w:val="20"/>
          <w:szCs w:val="20"/>
        </w:rPr>
        <w:t>A.D. 2022</w:t>
      </w:r>
      <w:r w:rsidRPr="001B3760">
        <w:rPr>
          <w:rFonts w:cstheme="minorHAnsi"/>
          <w:b/>
          <w:bCs/>
          <w:sz w:val="20"/>
          <w:szCs w:val="20"/>
        </w:rPr>
        <w:t xml:space="preserve">. </w:t>
      </w:r>
      <w:r w:rsidRPr="001B3760">
        <w:rPr>
          <w:rFonts w:cstheme="minorHAnsi"/>
          <w:sz w:val="20"/>
          <w:szCs w:val="20"/>
        </w:rPr>
        <w:t xml:space="preserve">Data </w:t>
      </w:r>
      <w:r w:rsidR="00425B66" w:rsidRPr="001B3760">
        <w:rPr>
          <w:rFonts w:cstheme="minorHAnsi"/>
          <w:sz w:val="20"/>
          <w:szCs w:val="20"/>
        </w:rPr>
        <w:t xml:space="preserve">retrieved </w:t>
      </w:r>
      <w:r w:rsidRPr="001B3760">
        <w:rPr>
          <w:rFonts w:cstheme="minorHAnsi"/>
          <w:sz w:val="20"/>
          <w:szCs w:val="20"/>
        </w:rPr>
        <w:t xml:space="preserve">from the </w:t>
      </w:r>
      <w:r w:rsidR="005C4741" w:rsidRPr="001B3760">
        <w:rPr>
          <w:rFonts w:cstheme="minorHAnsi"/>
          <w:sz w:val="20"/>
          <w:szCs w:val="20"/>
        </w:rPr>
        <w:t>N</w:t>
      </w:r>
      <w:r w:rsidR="00A07161" w:rsidRPr="001B3760">
        <w:rPr>
          <w:rFonts w:cstheme="minorHAnsi"/>
          <w:sz w:val="20"/>
          <w:szCs w:val="20"/>
        </w:rPr>
        <w:t xml:space="preserve">ational </w:t>
      </w:r>
      <w:r w:rsidR="005C4741" w:rsidRPr="001B3760">
        <w:rPr>
          <w:rFonts w:cstheme="minorHAnsi"/>
          <w:sz w:val="20"/>
          <w:szCs w:val="20"/>
        </w:rPr>
        <w:t>O</w:t>
      </w:r>
      <w:r w:rsidR="00A07161" w:rsidRPr="001B3760">
        <w:rPr>
          <w:rFonts w:cstheme="minorHAnsi"/>
          <w:sz w:val="20"/>
          <w:szCs w:val="20"/>
        </w:rPr>
        <w:t xml:space="preserve">ceanic and </w:t>
      </w:r>
      <w:r w:rsidR="005C4741" w:rsidRPr="001B3760">
        <w:rPr>
          <w:rFonts w:cstheme="minorHAnsi"/>
          <w:sz w:val="20"/>
          <w:szCs w:val="20"/>
        </w:rPr>
        <w:t>A</w:t>
      </w:r>
      <w:r w:rsidR="00A07161" w:rsidRPr="001B3760">
        <w:rPr>
          <w:rFonts w:cstheme="minorHAnsi"/>
          <w:sz w:val="20"/>
          <w:szCs w:val="20"/>
        </w:rPr>
        <w:t xml:space="preserve">tmospheric </w:t>
      </w:r>
      <w:r w:rsidR="0074749C" w:rsidRPr="001B3760">
        <w:rPr>
          <w:rFonts w:cstheme="minorHAnsi"/>
          <w:sz w:val="20"/>
          <w:szCs w:val="20"/>
        </w:rPr>
        <w:t>Administration</w:t>
      </w:r>
      <w:r w:rsidR="00A07161" w:rsidRPr="001B3760">
        <w:rPr>
          <w:rFonts w:cstheme="minorHAnsi"/>
          <w:sz w:val="20"/>
          <w:szCs w:val="20"/>
        </w:rPr>
        <w:t xml:space="preserve"> </w:t>
      </w:r>
      <w:r w:rsidR="0074749C" w:rsidRPr="001B3760">
        <w:rPr>
          <w:rFonts w:cstheme="minorHAnsi"/>
          <w:sz w:val="20"/>
          <w:szCs w:val="20"/>
        </w:rPr>
        <w:t>–</w:t>
      </w:r>
      <w:r w:rsidR="00A07161" w:rsidRPr="001B3760">
        <w:rPr>
          <w:rFonts w:cstheme="minorHAnsi"/>
          <w:sz w:val="20"/>
          <w:szCs w:val="20"/>
        </w:rPr>
        <w:t xml:space="preserve"> </w:t>
      </w:r>
      <w:r w:rsidR="0074749C" w:rsidRPr="001B3760">
        <w:rPr>
          <w:rFonts w:cstheme="minorHAnsi"/>
          <w:sz w:val="20"/>
          <w:szCs w:val="20"/>
        </w:rPr>
        <w:t xml:space="preserve">National </w:t>
      </w:r>
      <w:proofErr w:type="spellStart"/>
      <w:r w:rsidR="0074749C" w:rsidRPr="001B3760">
        <w:rPr>
          <w:rFonts w:cstheme="minorHAnsi"/>
          <w:sz w:val="20"/>
          <w:szCs w:val="20"/>
        </w:rPr>
        <w:t>Centers</w:t>
      </w:r>
      <w:proofErr w:type="spellEnd"/>
      <w:r w:rsidR="0074749C" w:rsidRPr="001B3760">
        <w:rPr>
          <w:rFonts w:cstheme="minorHAnsi"/>
          <w:sz w:val="20"/>
          <w:szCs w:val="20"/>
        </w:rPr>
        <w:t xml:space="preserve"> for Environmental Information,</w:t>
      </w:r>
      <w:r w:rsidRPr="001B3760">
        <w:rPr>
          <w:rFonts w:cstheme="minorHAnsi"/>
          <w:sz w:val="20"/>
          <w:szCs w:val="20"/>
        </w:rPr>
        <w:t xml:space="preserve"> downloaded from </w:t>
      </w:r>
      <w:hyperlink r:id="rId11" w:history="1">
        <w:r w:rsidR="005C4741"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w:t>
      </w:r>
      <w:r w:rsidR="005C4741" w:rsidRPr="001B3760">
        <w:rPr>
          <w:rFonts w:cstheme="minorHAnsi"/>
          <w:sz w:val="20"/>
          <w:szCs w:val="20"/>
        </w:rPr>
        <w:t xml:space="preserve">May </w:t>
      </w:r>
      <w:r w:rsidRPr="001B3760">
        <w:rPr>
          <w:rFonts w:cstheme="minorHAnsi"/>
          <w:sz w:val="20"/>
          <w:szCs w:val="20"/>
        </w:rPr>
        <w:t>2022)</w:t>
      </w:r>
      <w:r w:rsidR="00F42400" w:rsidRPr="001B3760">
        <w:rPr>
          <w:rFonts w:cstheme="minorHAnsi"/>
          <w:sz w:val="20"/>
          <w:szCs w:val="20"/>
        </w:rPr>
        <w:t>, and plotted for</w:t>
      </w:r>
      <w:r w:rsidR="00B50FC0" w:rsidRPr="001B3760">
        <w:rPr>
          <w:rFonts w:cstheme="minorHAnsi"/>
          <w:sz w:val="20"/>
          <w:szCs w:val="20"/>
        </w:rPr>
        <w:t xml:space="preserve"> the month of March</w:t>
      </w:r>
      <w:r w:rsidR="00F42400" w:rsidRPr="001B3760">
        <w:rPr>
          <w:rFonts w:cstheme="minorHAnsi"/>
          <w:sz w:val="20"/>
          <w:szCs w:val="20"/>
        </w:rPr>
        <w:t xml:space="preserve">. The </w:t>
      </w:r>
      <w:r w:rsidR="00B119D3" w:rsidRPr="001B3760">
        <w:rPr>
          <w:rFonts w:cstheme="minorHAnsi"/>
          <w:sz w:val="20"/>
          <w:szCs w:val="20"/>
        </w:rPr>
        <w:t>anomalies are calculated with reference to the global temperature</w:t>
      </w:r>
      <w:r w:rsidR="00F42400" w:rsidRPr="001B3760">
        <w:rPr>
          <w:rFonts w:cstheme="minorHAnsi"/>
          <w:sz w:val="20"/>
          <w:szCs w:val="20"/>
        </w:rPr>
        <w:t xml:space="preserve"> average for the 20</w:t>
      </w:r>
      <w:r w:rsidR="00F42400" w:rsidRPr="001B3760">
        <w:rPr>
          <w:rFonts w:cstheme="minorHAnsi"/>
          <w:sz w:val="20"/>
          <w:szCs w:val="20"/>
          <w:vertAlign w:val="superscript"/>
        </w:rPr>
        <w:t>th</w:t>
      </w:r>
      <w:r w:rsidR="00F42400" w:rsidRPr="001B3760">
        <w:rPr>
          <w:rFonts w:cstheme="minorHAnsi"/>
          <w:sz w:val="20"/>
          <w:szCs w:val="20"/>
        </w:rPr>
        <w:t xml:space="preserve"> century</w:t>
      </w:r>
      <w:r w:rsidRPr="001B3760">
        <w:rPr>
          <w:rFonts w:cstheme="minorHAnsi"/>
          <w:sz w:val="20"/>
          <w:szCs w:val="20"/>
        </w:rPr>
        <w:t>.</w:t>
      </w:r>
    </w:p>
    <w:p w14:paraId="253F572E" w14:textId="77777777" w:rsidR="001053E4" w:rsidRPr="001B3760" w:rsidRDefault="001053E4" w:rsidP="0084128A">
      <w:pPr>
        <w:spacing w:line="276" w:lineRule="auto"/>
        <w:jc w:val="both"/>
      </w:pPr>
    </w:p>
    <w:p w14:paraId="34B656D8" w14:textId="5A0D678D" w:rsidR="00F125CB" w:rsidRPr="001B3760" w:rsidRDefault="00111FE3" w:rsidP="0084128A">
      <w:pPr>
        <w:spacing w:line="276" w:lineRule="auto"/>
        <w:jc w:val="both"/>
      </w:pPr>
      <w:r w:rsidRPr="001B3760">
        <w:t xml:space="preserve">There is </w:t>
      </w:r>
      <w:r w:rsidR="00D7228A" w:rsidRPr="001B3760">
        <w:t>accumulating</w:t>
      </w:r>
      <w:r w:rsidRPr="001B3760">
        <w:t xml:space="preserve"> empirical evidence that climate </w:t>
      </w:r>
      <w:r w:rsidR="00F125CB" w:rsidRPr="001B3760">
        <w:t xml:space="preserve">change </w:t>
      </w:r>
      <w:r w:rsidR="00D7228A" w:rsidRPr="001B3760">
        <w:t>affects biodiversity globally,</w:t>
      </w:r>
      <w:r w:rsidR="00F125CB" w:rsidRPr="001B3760">
        <w:t xml:space="preserve"> </w:t>
      </w:r>
      <w:r w:rsidR="00D7228A" w:rsidRPr="001B3760">
        <w:t>with documented changes in phenology</w:t>
      </w:r>
      <w:r w:rsidR="00B7766E" w:rsidRPr="001B3760">
        <w:t xml:space="preserve"> </w:t>
      </w:r>
      <w:r w:rsidR="00B7766E" w:rsidRPr="001B3760">
        <w:fldChar w:fldCharType="begin" w:fldLock="1"/>
      </w:r>
      <w:r w:rsidR="002C2036"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00B7766E" w:rsidRPr="001B3760">
        <w:fldChar w:fldCharType="separate"/>
      </w:r>
      <w:r w:rsidR="00B7766E" w:rsidRPr="001B3760">
        <w:rPr>
          <w:noProof/>
        </w:rPr>
        <w:t>(Inouye 2022)</w:t>
      </w:r>
      <w:r w:rsidR="00B7766E" w:rsidRPr="001B3760">
        <w:fldChar w:fldCharType="end"/>
      </w:r>
      <w:r w:rsidR="00D7228A" w:rsidRPr="001B3760">
        <w:t>, in the geographical distributions of</w:t>
      </w:r>
      <w:r w:rsidR="00F125CB" w:rsidRPr="001B3760">
        <w:t xml:space="preserve"> species</w:t>
      </w:r>
      <w:r w:rsidR="00D7228A" w:rsidRPr="001B3760">
        <w:t xml:space="preserve"> </w:t>
      </w:r>
      <w:r w:rsidR="002C2036" w:rsidRPr="001B3760">
        <w:fldChar w:fldCharType="begin" w:fldLock="1"/>
      </w:r>
      <w:r w:rsidR="00B130DD"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002C2036" w:rsidRPr="001B3760">
        <w:fldChar w:fldCharType="separate"/>
      </w:r>
      <w:r w:rsidR="00606F91" w:rsidRPr="001B3760">
        <w:rPr>
          <w:noProof/>
        </w:rPr>
        <w:t xml:space="preserve">(Chen </w:t>
      </w:r>
      <w:r w:rsidR="00606F91" w:rsidRPr="001B3760">
        <w:rPr>
          <w:i/>
          <w:noProof/>
        </w:rPr>
        <w:t>et al.</w:t>
      </w:r>
      <w:r w:rsidR="00606F91" w:rsidRPr="001B3760">
        <w:rPr>
          <w:noProof/>
        </w:rPr>
        <w:t xml:space="preserve"> 2011; Lenoir &amp; Svenning 2015)</w:t>
      </w:r>
      <w:r w:rsidR="002C2036" w:rsidRPr="001B3760">
        <w:fldChar w:fldCharType="end"/>
      </w:r>
      <w:r w:rsidR="00D7228A" w:rsidRPr="001B3760">
        <w:t>,</w:t>
      </w:r>
      <w:r w:rsidR="003364EB" w:rsidRPr="001B3760">
        <w:t xml:space="preserve"> and</w:t>
      </w:r>
      <w:r w:rsidR="00D7228A" w:rsidRPr="001B3760">
        <w:t xml:space="preserve"> in species physiology </w:t>
      </w:r>
      <w:r w:rsidR="00B130DD" w:rsidRPr="001B3760">
        <w:fldChar w:fldCharType="begin" w:fldLock="1"/>
      </w:r>
      <w:r w:rsidR="00DC3DEF"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00B130DD" w:rsidRPr="001B3760">
        <w:fldChar w:fldCharType="separate"/>
      </w:r>
      <w:r w:rsidR="004A0738" w:rsidRPr="001B3760">
        <w:rPr>
          <w:noProof/>
        </w:rPr>
        <w:t xml:space="preserve">(Pörtner &amp; Farrell 2008; Chown </w:t>
      </w:r>
      <w:r w:rsidR="004A0738" w:rsidRPr="001B3760">
        <w:rPr>
          <w:i/>
          <w:noProof/>
        </w:rPr>
        <w:t>et al.</w:t>
      </w:r>
      <w:r w:rsidR="004A0738" w:rsidRPr="001B3760">
        <w:rPr>
          <w:noProof/>
        </w:rPr>
        <w:t xml:space="preserve"> </w:t>
      </w:r>
      <w:r w:rsidR="004A0738" w:rsidRPr="001B3760">
        <w:rPr>
          <w:noProof/>
        </w:rPr>
        <w:lastRenderedPageBreak/>
        <w:t>2010)</w:t>
      </w:r>
      <w:r w:rsidR="00B130DD" w:rsidRPr="001B3760">
        <w:fldChar w:fldCharType="end"/>
      </w:r>
      <w:r w:rsidR="00AC5B05" w:rsidRPr="001B3760">
        <w:t>.</w:t>
      </w:r>
      <w:r w:rsidR="00CF7531" w:rsidRPr="001B3760">
        <w:t xml:space="preserve"> C</w:t>
      </w:r>
      <w:r w:rsidR="00DE4346" w:rsidRPr="001B3760">
        <w:t xml:space="preserve">limate-change impacts on individual species have consequences </w:t>
      </w:r>
      <w:r w:rsidR="00740BE5" w:rsidRPr="001B3760">
        <w:t xml:space="preserve">for </w:t>
      </w:r>
      <w:r w:rsidR="00EC64C4" w:rsidRPr="001B3760">
        <w:t>whole communities</w:t>
      </w:r>
      <w:r w:rsidR="00F309D1" w:rsidRPr="001B3760">
        <w:t>,</w:t>
      </w:r>
      <w:r w:rsidR="007E28CB" w:rsidRPr="001B3760">
        <w:t xml:space="preserve"> through</w:t>
      </w:r>
      <w:r w:rsidR="00740BE5" w:rsidRPr="001B3760">
        <w:t xml:space="preserve"> the</w:t>
      </w:r>
      <w:r w:rsidR="007E28CB" w:rsidRPr="001B3760">
        <w:t xml:space="preserve"> disruptions</w:t>
      </w:r>
      <w:r w:rsidR="00234A7B" w:rsidRPr="001B3760">
        <w:t xml:space="preserve"> of </w:t>
      </w:r>
      <w:r w:rsidR="00740BE5" w:rsidRPr="001B3760">
        <w:t xml:space="preserve">species interactions, which </w:t>
      </w:r>
      <w:r w:rsidR="0032209D" w:rsidRPr="001B3760">
        <w:t>can in turn exacerbate impacts on individual species</w:t>
      </w:r>
      <w:r w:rsidR="001B3760" w:rsidRPr="001B3760">
        <w:t xml:space="preserve"> </w:t>
      </w:r>
      <w:r w:rsidR="001B3760" w:rsidRPr="001B3760">
        <w:fldChar w:fldCharType="begin" w:fldLock="1"/>
      </w:r>
      <w:r w:rsidR="001B3760" w:rsidRPr="001B3760">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mendeley":{"formattedCitation":"(Cahill &lt;i&gt;et al.&lt;/i&gt; 2013; Kharouba &lt;i&gt;et al.&lt;/i&gt; 2018)","plainTextFormattedCitation":"(Cahill et al. 2013; Kharouba et al. 2018)","previouslyFormattedCitation":"(Cahill &lt;i&gt;et al.&lt;/i&gt; 2013)"},"properties":{"noteIndex":0},"schema":"https://github.com/citation-style-language/schema/raw/master/csl-citation.json"}</w:instrText>
      </w:r>
      <w:r w:rsidR="001B3760" w:rsidRPr="001B3760">
        <w:fldChar w:fldCharType="separate"/>
      </w:r>
      <w:r w:rsidR="001B3760" w:rsidRPr="001B3760">
        <w:rPr>
          <w:noProof/>
        </w:rPr>
        <w:t xml:space="preserve">(Cahill </w:t>
      </w:r>
      <w:r w:rsidR="001B3760" w:rsidRPr="001B3760">
        <w:rPr>
          <w:i/>
          <w:noProof/>
        </w:rPr>
        <w:t>et al.</w:t>
      </w:r>
      <w:r w:rsidR="001B3760" w:rsidRPr="001B3760">
        <w:rPr>
          <w:noProof/>
        </w:rPr>
        <w:t xml:space="preserve"> 2013; Kharouba </w:t>
      </w:r>
      <w:r w:rsidR="001B3760" w:rsidRPr="001B3760">
        <w:rPr>
          <w:i/>
          <w:noProof/>
        </w:rPr>
        <w:t>et al.</w:t>
      </w:r>
      <w:r w:rsidR="001B3760" w:rsidRPr="001B3760">
        <w:rPr>
          <w:noProof/>
        </w:rPr>
        <w:t xml:space="preserve"> 2018)</w:t>
      </w:r>
      <w:r w:rsidR="001B3760" w:rsidRPr="001B3760">
        <w:fldChar w:fldCharType="end"/>
      </w:r>
      <w:r w:rsidR="00DE4346" w:rsidRPr="001B3760">
        <w:t xml:space="preserve">. </w:t>
      </w:r>
    </w:p>
    <w:p w14:paraId="25814C20" w14:textId="18313EED" w:rsidR="00F125CB" w:rsidRPr="001B3760" w:rsidRDefault="00545F7C" w:rsidP="0084128A">
      <w:pPr>
        <w:spacing w:line="276" w:lineRule="auto"/>
        <w:jc w:val="both"/>
      </w:pPr>
      <w:r w:rsidRPr="001B3760">
        <w:t xml:space="preserve">Projecting future </w:t>
      </w:r>
      <w:r w:rsidR="00A06189" w:rsidRPr="001B3760">
        <w:t xml:space="preserve">land-use and </w:t>
      </w:r>
      <w:r w:rsidRPr="001B3760">
        <w:t xml:space="preserve">climate-change impacts on biodiversity highlights the key role of human-development scenarios for </w:t>
      </w:r>
      <w:r w:rsidR="001B3760" w:rsidRPr="001B3760">
        <w:t xml:space="preserve">global </w:t>
      </w:r>
      <w:r w:rsidR="008A17F1" w:rsidRPr="001B3760">
        <w:t>biodiversity outcomes</w:t>
      </w:r>
      <w:r w:rsidRPr="001B3760">
        <w:t xml:space="preserve"> </w:t>
      </w:r>
      <w:r w:rsidR="00A06189" w:rsidRPr="001B3760">
        <w:fldChar w:fldCharType="begin" w:fldLock="1"/>
      </w:r>
      <w:r w:rsidR="009C0A95"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A06189" w:rsidRPr="001B3760">
        <w:fldChar w:fldCharType="separate"/>
      </w:r>
      <w:r w:rsidR="00A06189" w:rsidRPr="001B3760">
        <w:rPr>
          <w:noProof/>
        </w:rPr>
        <w:t>(Newbold 2018)</w:t>
      </w:r>
      <w:r w:rsidR="00A06189" w:rsidRPr="001B3760">
        <w:fldChar w:fldCharType="end"/>
      </w:r>
      <w:r w:rsidR="002C6172" w:rsidRPr="001B3760">
        <w:t xml:space="preserve"> </w:t>
      </w:r>
      <w:r w:rsidR="00920AC8" w:rsidRPr="001B3760">
        <w:t xml:space="preserve">and for the </w:t>
      </w:r>
      <w:r w:rsidR="002C6172" w:rsidRPr="001B3760">
        <w:t xml:space="preserve">long-term viability of animal </w:t>
      </w:r>
      <w:r w:rsidR="00920AC8" w:rsidRPr="001B3760">
        <w:t>populations</w:t>
      </w:r>
      <w:r w:rsidR="002C6172" w:rsidRPr="001B3760">
        <w:t xml:space="preserve"> </w:t>
      </w:r>
      <w:r w:rsidR="00EB62FE" w:rsidRPr="001B3760">
        <w:fldChar w:fldCharType="begin" w:fldLock="1"/>
      </w:r>
      <w:r w:rsidR="00732A83"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00EB62FE" w:rsidRPr="001B3760">
        <w:fldChar w:fldCharType="separate"/>
      </w:r>
      <w:r w:rsidR="00EB62FE" w:rsidRPr="001B3760">
        <w:rPr>
          <w:noProof/>
        </w:rPr>
        <w:t xml:space="preserve">(Spooner </w:t>
      </w:r>
      <w:r w:rsidR="00EB62FE" w:rsidRPr="001B3760">
        <w:rPr>
          <w:i/>
          <w:noProof/>
        </w:rPr>
        <w:t>et al.</w:t>
      </w:r>
      <w:r w:rsidR="00EB62FE" w:rsidRPr="001B3760">
        <w:rPr>
          <w:noProof/>
        </w:rPr>
        <w:t xml:space="preserve"> 2018)</w:t>
      </w:r>
      <w:r w:rsidR="00EB62FE" w:rsidRPr="001B3760">
        <w:fldChar w:fldCharType="end"/>
      </w:r>
      <w:r w:rsidRPr="001B3760">
        <w:t xml:space="preserve">. </w:t>
      </w:r>
      <w:r w:rsidR="00F125CB" w:rsidRPr="001B3760">
        <w:t xml:space="preserve">As the world’s population continues to grow and as the demand for food, energy and other commodities keeps rising, rates of global land-use and climate change are unlikely to curb without the implementation of strong international regulations and consumption changes </w:t>
      </w:r>
      <w:r w:rsidR="00F125CB" w:rsidRPr="001B3760">
        <w:fldChar w:fldCharType="begin" w:fldLock="1"/>
      </w:r>
      <w:r w:rsidR="00B7766E"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00F125CB" w:rsidRPr="001B3760">
        <w:fldChar w:fldCharType="separate"/>
      </w:r>
      <w:r w:rsidR="00C97E27" w:rsidRPr="001B3760">
        <w:rPr>
          <w:noProof/>
        </w:rPr>
        <w:t>(Intergovernmental Panel on Climate Change 20</w:t>
      </w:r>
      <w:r w:rsidR="004C3E24" w:rsidRPr="001B3760">
        <w:rPr>
          <w:noProof/>
        </w:rPr>
        <w:t>22</w:t>
      </w:r>
      <w:r w:rsidR="00C97E27" w:rsidRPr="001B3760">
        <w:rPr>
          <w:noProof/>
        </w:rPr>
        <w:t xml:space="preserve">; Stehfest </w:t>
      </w:r>
      <w:r w:rsidR="00C97E27" w:rsidRPr="001B3760">
        <w:rPr>
          <w:i/>
          <w:noProof/>
        </w:rPr>
        <w:t>et al.</w:t>
      </w:r>
      <w:r w:rsidR="00C97E27" w:rsidRPr="001B3760">
        <w:rPr>
          <w:noProof/>
        </w:rPr>
        <w:t xml:space="preserve"> 2019)</w:t>
      </w:r>
      <w:r w:rsidR="00F125CB" w:rsidRPr="001B3760">
        <w:fldChar w:fldCharType="end"/>
      </w:r>
      <w:r w:rsidR="00F125CB" w:rsidRPr="001B3760">
        <w:t xml:space="preserve">. </w:t>
      </w:r>
      <w:r w:rsidR="00710460" w:rsidRPr="001B3760">
        <w:t>In this context</w:t>
      </w:r>
      <w:r w:rsidR="00F125CB" w:rsidRPr="001B3760">
        <w:t xml:space="preserve">, </w:t>
      </w:r>
      <w:r w:rsidR="007E5777" w:rsidRPr="001B3760">
        <w:t>evaluating</w:t>
      </w:r>
      <w:r w:rsidR="00F125CB" w:rsidRPr="001B3760">
        <w:t xml:space="preserve"> the effects of land-use and climate change on biodiversity and associated ecosystem services has become vital in order to put into place mitigation measures. </w:t>
      </w:r>
      <w:r w:rsidR="00DA44FD" w:rsidRPr="001B3760">
        <w:t>In particular,</w:t>
      </w:r>
      <w:r w:rsidR="00D37E40" w:rsidRPr="001B3760">
        <w:t xml:space="preserve"> </w:t>
      </w:r>
      <w:r w:rsidR="00F65023" w:rsidRPr="001B3760">
        <w:t xml:space="preserve">understanding what </w:t>
      </w:r>
      <w:r w:rsidR="007E5777" w:rsidRPr="001B3760">
        <w:t>makes</w:t>
      </w:r>
      <w:r w:rsidR="00F65023" w:rsidRPr="001B3760">
        <w:t xml:space="preserve"> species </w:t>
      </w:r>
      <w:r w:rsidR="004C40FC" w:rsidRPr="001B3760">
        <w:t>more sensitive</w:t>
      </w:r>
      <w:r w:rsidR="00F65023" w:rsidRPr="001B3760">
        <w:t xml:space="preserve"> to land-use and climate change </w:t>
      </w:r>
      <w:r w:rsidR="00747AD0" w:rsidRPr="001B3760">
        <w:t>can</w:t>
      </w:r>
      <w:r w:rsidR="004B69E1" w:rsidRPr="001B3760">
        <w:t xml:space="preserve"> help conservation efforts</w:t>
      </w:r>
      <w:r w:rsidR="004C40FC" w:rsidRPr="001B3760">
        <w:t>.</w:t>
      </w:r>
    </w:p>
    <w:p w14:paraId="6C5233AD" w14:textId="77777777" w:rsidR="00F125CB" w:rsidRPr="001B3760" w:rsidRDefault="00F125CB" w:rsidP="0084128A">
      <w:pPr>
        <w:pStyle w:val="ListParagraph"/>
        <w:numPr>
          <w:ilvl w:val="0"/>
          <w:numId w:val="1"/>
        </w:numPr>
        <w:spacing w:line="276" w:lineRule="auto"/>
        <w:jc w:val="both"/>
        <w:rPr>
          <w:i/>
          <w:iCs/>
        </w:rPr>
      </w:pPr>
      <w:r w:rsidRPr="001B3760">
        <w:rPr>
          <w:i/>
          <w:iCs/>
        </w:rPr>
        <w:t>Informing and prioritising vertebrate conservation with trait-based approaches</w:t>
      </w:r>
    </w:p>
    <w:p w14:paraId="28955BB3" w14:textId="1595297A" w:rsidR="00F125CB" w:rsidRPr="001B3760" w:rsidRDefault="00F125CB" w:rsidP="0084128A">
      <w:pPr>
        <w:spacing w:line="276" w:lineRule="auto"/>
        <w:jc w:val="both"/>
        <w:rPr>
          <w:i/>
          <w:iCs/>
        </w:rPr>
      </w:pPr>
      <w:r w:rsidRPr="001B3760">
        <w:rPr>
          <w:i/>
          <w:iCs/>
        </w:rPr>
        <w:t>Ecological importance of terrestrial vertebrates</w:t>
      </w:r>
      <w:r w:rsidR="00CA3F32" w:rsidRPr="001B3760">
        <w:rPr>
          <w:i/>
          <w:iCs/>
        </w:rPr>
        <w:t xml:space="preserve"> and current threats</w:t>
      </w:r>
    </w:p>
    <w:p w14:paraId="1D61B44E" w14:textId="2BA868CC" w:rsidR="009E3417" w:rsidRDefault="00F125CB" w:rsidP="0084128A">
      <w:pPr>
        <w:spacing w:line="276" w:lineRule="auto"/>
        <w:jc w:val="both"/>
      </w:pPr>
      <w:r w:rsidRPr="001B3760">
        <w:rPr>
          <w:rFonts w:ascii="SFRM1095" w:hAnsi="SFRM1095" w:cs="SFRM1095"/>
        </w:rPr>
        <w:t xml:space="preserve">Vertebrate species play significant roles in ecosystem functioning and support a wide range of processes, most notably as pollinators </w:t>
      </w:r>
      <w:r w:rsidRPr="001B3760">
        <w:rPr>
          <w:rFonts w:ascii="SFRM1095" w:hAnsi="SFRM1095" w:cs="SFRM1095"/>
        </w:rPr>
        <w:fldChar w:fldCharType="begin" w:fldLock="1"/>
      </w:r>
      <w:r w:rsidRPr="001B3760">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Ratto </w:t>
      </w:r>
      <w:r w:rsidRPr="001B3760">
        <w:rPr>
          <w:rFonts w:ascii="SFRM1095" w:hAnsi="SFRM1095" w:cs="SFRM1095"/>
          <w:i/>
          <w:noProof/>
        </w:rPr>
        <w:t>et al.</w:t>
      </w:r>
      <w:r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xml:space="preserve">, seed dispersers </w:t>
      </w:r>
      <w:r w:rsidRPr="001B3760">
        <w:rPr>
          <w:rFonts w:ascii="SFRM1095" w:hAnsi="SFRM1095" w:cs="SFRM1095"/>
        </w:rPr>
        <w:fldChar w:fldCharType="begin" w:fldLock="1"/>
      </w:r>
      <w:r w:rsidRPr="001B3760">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Tiffney 2004)</w:t>
      </w:r>
      <w:r w:rsidRPr="001B3760">
        <w:rPr>
          <w:rFonts w:ascii="SFRM1095" w:hAnsi="SFRM1095" w:cs="SFRM1095"/>
        </w:rPr>
        <w:fldChar w:fldCharType="end"/>
      </w:r>
      <w:r w:rsidRPr="001B3760">
        <w:rPr>
          <w:rFonts w:ascii="SFRM1095" w:hAnsi="SFRM1095" w:cs="SFRM1095"/>
        </w:rPr>
        <w:t xml:space="preserve">, regulators of lower trophic levels </w:t>
      </w:r>
      <w:r w:rsidRPr="001B3760">
        <w:rPr>
          <w:rFonts w:ascii="SFRM1095" w:hAnsi="SFRM1095" w:cs="SFRM1095"/>
        </w:rPr>
        <w:fldChar w:fldCharType="begin" w:fldLock="1"/>
      </w:r>
      <w:r w:rsidR="006F1166" w:rsidRPr="001B3760">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1B3760">
        <w:rPr>
          <w:rFonts w:ascii="SFRM1095" w:hAnsi="SFRM1095" w:cs="SFRM1095"/>
        </w:rPr>
        <w:fldChar w:fldCharType="separate"/>
      </w:r>
      <w:r w:rsidR="00CA3F32" w:rsidRPr="001B3760">
        <w:rPr>
          <w:rFonts w:ascii="SFRM1095" w:hAnsi="SFRM1095" w:cs="SFRM1095"/>
          <w:noProof/>
        </w:rPr>
        <w:t xml:space="preserve">(Barber </w:t>
      </w:r>
      <w:r w:rsidR="00CA3F32" w:rsidRPr="001B3760">
        <w:rPr>
          <w:rFonts w:ascii="SFRM1095" w:hAnsi="SFRM1095" w:cs="SFRM1095"/>
          <w:i/>
          <w:noProof/>
        </w:rPr>
        <w:t>et al.</w:t>
      </w:r>
      <w:r w:rsidR="00CA3F32" w:rsidRPr="001B3760">
        <w:rPr>
          <w:rFonts w:ascii="SFRM1095" w:hAnsi="SFRM1095" w:cs="SFRM1095"/>
          <w:noProof/>
        </w:rPr>
        <w:t xml:space="preserve"> 2010; Salo </w:t>
      </w:r>
      <w:r w:rsidR="00CA3F32" w:rsidRPr="001B3760">
        <w:rPr>
          <w:rFonts w:ascii="SFRM1095" w:hAnsi="SFRM1095" w:cs="SFRM1095"/>
          <w:i/>
          <w:noProof/>
        </w:rPr>
        <w:t>et al.</w:t>
      </w:r>
      <w:r w:rsidR="00CA3F32" w:rsidRPr="001B3760">
        <w:rPr>
          <w:rFonts w:ascii="SFRM1095" w:hAnsi="SFRM1095" w:cs="SFRM1095"/>
          <w:noProof/>
        </w:rPr>
        <w:t xml:space="preserve"> 2010; Luck </w:t>
      </w:r>
      <w:r w:rsidR="00CA3F32" w:rsidRPr="001B3760">
        <w:rPr>
          <w:rFonts w:ascii="SFRM1095" w:hAnsi="SFRM1095" w:cs="SFRM1095"/>
          <w:i/>
          <w:noProof/>
        </w:rPr>
        <w:t>et al.</w:t>
      </w:r>
      <w:r w:rsidR="00CA3F32" w:rsidRPr="001B3760">
        <w:rPr>
          <w:rFonts w:ascii="SFRM1095" w:hAnsi="SFRM1095" w:cs="SFRM1095"/>
          <w:noProof/>
        </w:rPr>
        <w:t xml:space="preserve"> 2012; Lin </w:t>
      </w:r>
      <w:r w:rsidR="00CA3F32" w:rsidRPr="001B3760">
        <w:rPr>
          <w:rFonts w:ascii="SFRM1095" w:hAnsi="SFRM1095" w:cs="SFRM1095"/>
          <w:i/>
          <w:noProof/>
        </w:rPr>
        <w:t>et al.</w:t>
      </w:r>
      <w:r w:rsidR="00CA3F32" w:rsidRPr="001B3760">
        <w:rPr>
          <w:rFonts w:ascii="SFRM1095" w:hAnsi="SFRM1095" w:cs="SFRM1095"/>
          <w:noProof/>
        </w:rPr>
        <w:t xml:space="preserve"> 2018; Zhang </w:t>
      </w:r>
      <w:r w:rsidR="00CA3F32" w:rsidRPr="001B3760">
        <w:rPr>
          <w:rFonts w:ascii="SFRM1095" w:hAnsi="SFRM1095" w:cs="SFRM1095"/>
          <w:i/>
          <w:noProof/>
        </w:rPr>
        <w:t>et al.</w:t>
      </w:r>
      <w:r w:rsidR="00CA3F32"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nutrient cyclers</w:t>
      </w:r>
      <w:r w:rsidR="006F1166" w:rsidRPr="001B3760">
        <w:rPr>
          <w:rFonts w:ascii="SFRM1095" w:hAnsi="SFRM1095" w:cs="SFRM1095"/>
        </w:rPr>
        <w:t xml:space="preserve"> </w:t>
      </w:r>
      <w:r w:rsidR="006F1166" w:rsidRPr="001B3760">
        <w:rPr>
          <w:rFonts w:ascii="SFRM1095" w:hAnsi="SFRM1095" w:cs="SFRM1095"/>
        </w:rPr>
        <w:fldChar w:fldCharType="begin" w:fldLock="1"/>
      </w:r>
      <w:r w:rsidR="00633DD7" w:rsidRPr="001B3760">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6F1166" w:rsidRPr="001B3760">
        <w:rPr>
          <w:rFonts w:ascii="SFRM1095" w:hAnsi="SFRM1095" w:cs="SFRM1095"/>
        </w:rPr>
        <w:fldChar w:fldCharType="separate"/>
      </w:r>
      <w:r w:rsidR="006F1166" w:rsidRPr="001B3760">
        <w:rPr>
          <w:rFonts w:ascii="SFRM1095" w:hAnsi="SFRM1095" w:cs="SFRM1095"/>
          <w:noProof/>
        </w:rPr>
        <w:t xml:space="preserve">(Wilson &amp; Wolkovich 2011; Inger </w:t>
      </w:r>
      <w:r w:rsidR="006F1166" w:rsidRPr="001B3760">
        <w:rPr>
          <w:rFonts w:ascii="SFRM1095" w:hAnsi="SFRM1095" w:cs="SFRM1095"/>
          <w:i/>
          <w:noProof/>
        </w:rPr>
        <w:t>et al.</w:t>
      </w:r>
      <w:r w:rsidR="006F1166" w:rsidRPr="001B3760">
        <w:rPr>
          <w:rFonts w:ascii="SFRM1095" w:hAnsi="SFRM1095" w:cs="SFRM1095"/>
          <w:noProof/>
        </w:rPr>
        <w:t xml:space="preserve"> 2016; Cunningham </w:t>
      </w:r>
      <w:r w:rsidR="006F1166" w:rsidRPr="001B3760">
        <w:rPr>
          <w:rFonts w:ascii="SFRM1095" w:hAnsi="SFRM1095" w:cs="SFRM1095"/>
          <w:i/>
          <w:noProof/>
        </w:rPr>
        <w:t>et al.</w:t>
      </w:r>
      <w:r w:rsidR="006F1166" w:rsidRPr="001B3760">
        <w:rPr>
          <w:rFonts w:ascii="SFRM1095" w:hAnsi="SFRM1095" w:cs="SFRM1095"/>
          <w:noProof/>
        </w:rPr>
        <w:t xml:space="preserve"> 2018)</w:t>
      </w:r>
      <w:r w:rsidR="006F1166" w:rsidRPr="001B3760">
        <w:rPr>
          <w:rFonts w:ascii="SFRM1095" w:hAnsi="SFRM1095" w:cs="SFRM1095"/>
        </w:rPr>
        <w:fldChar w:fldCharType="end"/>
      </w:r>
      <w:r w:rsidRPr="001B3760">
        <w:rPr>
          <w:rFonts w:ascii="SFRM1095" w:hAnsi="SFRM1095" w:cs="SFRM1095"/>
        </w:rPr>
        <w:t xml:space="preserve"> and ecosystem engineers</w:t>
      </w:r>
      <w:r w:rsidR="00633DD7" w:rsidRPr="001B3760">
        <w:rPr>
          <w:rFonts w:ascii="SFRM1095" w:hAnsi="SFRM1095" w:cs="SFRM1095"/>
        </w:rPr>
        <w:t xml:space="preserve"> </w:t>
      </w:r>
      <w:r w:rsidR="00633DD7" w:rsidRPr="001B3760">
        <w:rPr>
          <w:rFonts w:ascii="SFRM1095" w:hAnsi="SFRM1095" w:cs="SFRM1095"/>
        </w:rPr>
        <w:fldChar w:fldCharType="begin" w:fldLock="1"/>
      </w:r>
      <w:r w:rsidR="00633DD7" w:rsidRPr="001B3760">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633DD7" w:rsidRPr="001B3760">
        <w:rPr>
          <w:rFonts w:ascii="SFRM1095" w:hAnsi="SFRM1095" w:cs="SFRM1095"/>
        </w:rPr>
        <w:fldChar w:fldCharType="separate"/>
      </w:r>
      <w:r w:rsidR="00633DD7" w:rsidRPr="001B3760">
        <w:rPr>
          <w:rFonts w:ascii="SFRM1095" w:hAnsi="SFRM1095" w:cs="SFRM1095"/>
          <w:noProof/>
        </w:rPr>
        <w:t>(Severtsov 2012)</w:t>
      </w:r>
      <w:r w:rsidR="00633DD7" w:rsidRPr="001B3760">
        <w:rPr>
          <w:rFonts w:ascii="SFRM1095" w:hAnsi="SFRM1095" w:cs="SFRM1095"/>
        </w:rPr>
        <w:fldChar w:fldCharType="end"/>
      </w:r>
      <w:r w:rsidRPr="001B3760">
        <w:rPr>
          <w:rFonts w:ascii="SFRM1095" w:hAnsi="SFRM1095" w:cs="SFRM1095"/>
        </w:rPr>
        <w:t>. Vertebrates are also important for human societies, both culturally and as sources of proteins</w:t>
      </w:r>
      <w:r w:rsidR="00633DD7" w:rsidRPr="001B3760">
        <w:rPr>
          <w:rFonts w:ascii="SFRM1095" w:hAnsi="SFRM1095" w:cs="SFRM1095"/>
        </w:rPr>
        <w:t xml:space="preserve"> </w:t>
      </w:r>
      <w:r w:rsidR="00633DD7" w:rsidRPr="001B3760">
        <w:rPr>
          <w:rFonts w:ascii="SFRM1095" w:hAnsi="SFRM1095" w:cs="SFRM1095"/>
        </w:rPr>
        <w:fldChar w:fldCharType="begin" w:fldLock="1"/>
      </w:r>
      <w:r w:rsidR="005B7B6C" w:rsidRPr="001B3760">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633DD7" w:rsidRPr="001B3760">
        <w:rPr>
          <w:rFonts w:ascii="SFRM1095" w:hAnsi="SFRM1095" w:cs="SFRM1095"/>
        </w:rPr>
        <w:fldChar w:fldCharType="separate"/>
      </w:r>
      <w:r w:rsidR="000771D9" w:rsidRPr="001B3760">
        <w:rPr>
          <w:rFonts w:ascii="SFRM1095" w:hAnsi="SFRM1095" w:cs="SFRM1095"/>
          <w:noProof/>
        </w:rPr>
        <w:t xml:space="preserve">(Hirons </w:t>
      </w:r>
      <w:r w:rsidR="000771D9" w:rsidRPr="001B3760">
        <w:rPr>
          <w:rFonts w:ascii="SFRM1095" w:hAnsi="SFRM1095" w:cs="SFRM1095"/>
          <w:i/>
          <w:noProof/>
        </w:rPr>
        <w:t>et al.</w:t>
      </w:r>
      <w:r w:rsidR="000771D9" w:rsidRPr="001B3760">
        <w:rPr>
          <w:rFonts w:ascii="SFRM1095" w:hAnsi="SFRM1095" w:cs="SFRM1095"/>
          <w:noProof/>
        </w:rPr>
        <w:t xml:space="preserve"> 2016; Albert </w:t>
      </w:r>
      <w:r w:rsidR="000771D9" w:rsidRPr="001B3760">
        <w:rPr>
          <w:rFonts w:ascii="SFRM1095" w:hAnsi="SFRM1095" w:cs="SFRM1095"/>
          <w:i/>
          <w:noProof/>
        </w:rPr>
        <w:t>et al.</w:t>
      </w:r>
      <w:r w:rsidR="000771D9" w:rsidRPr="001B3760">
        <w:rPr>
          <w:rFonts w:ascii="SFRM1095" w:hAnsi="SFRM1095" w:cs="SFRM1095"/>
          <w:noProof/>
        </w:rPr>
        <w:t xml:space="preserve"> 2018; Alves </w:t>
      </w:r>
      <w:r w:rsidR="000771D9" w:rsidRPr="001B3760">
        <w:rPr>
          <w:rFonts w:ascii="SFRM1095" w:hAnsi="SFRM1095" w:cs="SFRM1095"/>
          <w:i/>
          <w:noProof/>
        </w:rPr>
        <w:t>et al.</w:t>
      </w:r>
      <w:r w:rsidR="000771D9" w:rsidRPr="001B3760">
        <w:rPr>
          <w:rFonts w:ascii="SFRM1095" w:hAnsi="SFRM1095" w:cs="SFRM1095"/>
          <w:noProof/>
        </w:rPr>
        <w:t xml:space="preserve"> 2018)</w:t>
      </w:r>
      <w:r w:rsidR="00633DD7" w:rsidRPr="001B3760">
        <w:rPr>
          <w:rFonts w:ascii="SFRM1095" w:hAnsi="SFRM1095" w:cs="SFRM1095"/>
        </w:rPr>
        <w:fldChar w:fldCharType="end"/>
      </w:r>
      <w:r w:rsidR="00D3794B" w:rsidRPr="001B3760">
        <w:rPr>
          <w:rFonts w:ascii="SFRM1095" w:hAnsi="SFRM1095" w:cs="SFRM1095"/>
        </w:rPr>
        <w:t xml:space="preserve">, and figure among </w:t>
      </w:r>
      <w:r w:rsidR="000754FB" w:rsidRPr="001B3760">
        <w:rPr>
          <w:rFonts w:ascii="SFRM1095" w:hAnsi="SFRM1095" w:cs="SFRM1095"/>
        </w:rPr>
        <w:t xml:space="preserve">the most charismatic species </w:t>
      </w:r>
      <w:r w:rsidR="000754FB" w:rsidRPr="001B3760">
        <w:rPr>
          <w:rFonts w:ascii="SFRM1095" w:hAnsi="SFRM1095" w:cs="SFRM1095"/>
        </w:rPr>
        <w:fldChar w:fldCharType="begin" w:fldLock="1"/>
      </w:r>
      <w:r w:rsidR="00A06189" w:rsidRPr="001B3760">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0754FB" w:rsidRPr="001B3760">
        <w:rPr>
          <w:rFonts w:ascii="SFRM1095" w:hAnsi="SFRM1095" w:cs="SFRM1095"/>
        </w:rPr>
        <w:fldChar w:fldCharType="separate"/>
      </w:r>
      <w:r w:rsidR="000754FB" w:rsidRPr="001B3760">
        <w:rPr>
          <w:rFonts w:ascii="SFRM1095" w:hAnsi="SFRM1095" w:cs="SFRM1095"/>
          <w:noProof/>
        </w:rPr>
        <w:t xml:space="preserve">(Courchamp </w:t>
      </w:r>
      <w:r w:rsidR="000754FB" w:rsidRPr="001B3760">
        <w:rPr>
          <w:rFonts w:ascii="SFRM1095" w:hAnsi="SFRM1095" w:cs="SFRM1095"/>
          <w:i/>
          <w:noProof/>
        </w:rPr>
        <w:t>et al.</w:t>
      </w:r>
      <w:r w:rsidR="000754FB" w:rsidRPr="001B3760">
        <w:rPr>
          <w:rFonts w:ascii="SFRM1095" w:hAnsi="SFRM1095" w:cs="SFRM1095"/>
          <w:noProof/>
        </w:rPr>
        <w:t xml:space="preserve"> 2018)</w:t>
      </w:r>
      <w:r w:rsidR="000754FB" w:rsidRPr="001B3760">
        <w:rPr>
          <w:rFonts w:ascii="SFRM1095" w:hAnsi="SFRM1095" w:cs="SFRM1095"/>
        </w:rPr>
        <w:fldChar w:fldCharType="end"/>
      </w:r>
      <w:r w:rsidRPr="001B3760">
        <w:rPr>
          <w:rFonts w:ascii="SFRM1095" w:hAnsi="SFRM1095" w:cs="SFRM1095"/>
        </w:rPr>
        <w:t>.</w:t>
      </w:r>
      <w:r w:rsidR="000771D9" w:rsidRPr="001B3760">
        <w:rPr>
          <w:rFonts w:ascii="SFRM1095" w:hAnsi="SFRM1095" w:cs="SFRM1095"/>
        </w:rPr>
        <w:t xml:space="preserve"> </w:t>
      </w:r>
      <w:r w:rsidR="00FF3574" w:rsidRPr="001B3760">
        <w:rPr>
          <w:rFonts w:ascii="SFRM1095" w:hAnsi="SFRM1095" w:cs="SFRM1095"/>
        </w:rPr>
        <w:t xml:space="preserve">Despite their </w:t>
      </w:r>
      <w:r w:rsidR="005539A3" w:rsidRPr="001B3760">
        <w:rPr>
          <w:rFonts w:ascii="SFRM1095" w:hAnsi="SFRM1095" w:cs="SFRM1095"/>
        </w:rPr>
        <w:t xml:space="preserve">cultural and ecological </w:t>
      </w:r>
      <w:r w:rsidR="00FF3574" w:rsidRPr="001B3760">
        <w:rPr>
          <w:rFonts w:ascii="SFRM1095" w:hAnsi="SFRM1095" w:cs="SFRM1095"/>
        </w:rPr>
        <w:t>importance</w:t>
      </w:r>
      <w:r w:rsidRPr="001B3760">
        <w:rPr>
          <w:rFonts w:ascii="SFRM1095" w:hAnsi="SFRM1095" w:cs="SFRM1095"/>
        </w:rPr>
        <w:t>, terrestrial vertebrates are highly threatened by human activities</w:t>
      </w:r>
      <w:r w:rsidR="00426537" w:rsidRPr="001B3760">
        <w:rPr>
          <w:rFonts w:ascii="SFRM1095" w:hAnsi="SFRM1095" w:cs="SFRM1095"/>
        </w:rPr>
        <w:t>.</w:t>
      </w:r>
      <w:r w:rsidRPr="001B3760">
        <w:rPr>
          <w:rFonts w:ascii="SFRM1095" w:hAnsi="SFRM1095" w:cs="SFRM1095"/>
        </w:rPr>
        <w:t xml:space="preserve"> </w:t>
      </w:r>
      <w:r w:rsidR="006210B6" w:rsidRPr="001B3760">
        <w:t>T</w:t>
      </w:r>
      <w:r w:rsidR="00710460" w:rsidRPr="001B3760">
        <w:t xml:space="preserve">he latest Living Planet Report </w:t>
      </w:r>
      <w:r w:rsidR="005917BD" w:rsidRPr="001B3760">
        <w:t>reveals</w:t>
      </w:r>
      <w:r w:rsidR="00710460" w:rsidRPr="001B3760">
        <w:t xml:space="preserve"> that vertebrate populations have decreased by 70% on average since 1970</w:t>
      </w:r>
      <w:r w:rsidR="006A73DC" w:rsidRPr="001B3760">
        <w:t xml:space="preserve"> </w:t>
      </w:r>
      <w:r w:rsidR="006A73DC" w:rsidRPr="001B3760">
        <w:fldChar w:fldCharType="begin" w:fldLock="1"/>
      </w:r>
      <w:r w:rsidR="003F19BC" w:rsidRPr="001B3760">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6A73DC" w:rsidRPr="001B3760">
        <w:fldChar w:fldCharType="separate"/>
      </w:r>
      <w:r w:rsidR="006A73DC" w:rsidRPr="001B3760">
        <w:rPr>
          <w:noProof/>
        </w:rPr>
        <w:t>(WWF 2020)</w:t>
      </w:r>
      <w:r w:rsidR="006A73DC" w:rsidRPr="001B3760">
        <w:fldChar w:fldCharType="end"/>
      </w:r>
      <w:r w:rsidR="00710460" w:rsidRPr="001B3760">
        <w:t>.</w:t>
      </w:r>
      <w:r w:rsidR="00DB2DC3" w:rsidRPr="001B3760">
        <w:t xml:space="preserve"> </w:t>
      </w:r>
    </w:p>
    <w:p w14:paraId="76C91932" w14:textId="1B3C4C1D" w:rsidR="004A32FC" w:rsidRPr="001F2F8E" w:rsidRDefault="004A32FC" w:rsidP="0084128A">
      <w:pPr>
        <w:spacing w:line="276" w:lineRule="auto"/>
        <w:jc w:val="both"/>
        <w:rPr>
          <w:b/>
          <w:bCs/>
        </w:rPr>
      </w:pPr>
      <w:r w:rsidRPr="001F2F8E">
        <w:rPr>
          <w:b/>
          <w:bCs/>
        </w:rPr>
        <w:t>Add land-use/climate change estimated impacts</w:t>
      </w:r>
    </w:p>
    <w:p w14:paraId="612E955B" w14:textId="2A44684A" w:rsidR="00F125CB" w:rsidRPr="001B3760" w:rsidRDefault="00DB2DC3" w:rsidP="0084128A">
      <w:pPr>
        <w:spacing w:line="276" w:lineRule="auto"/>
        <w:jc w:val="both"/>
      </w:pPr>
      <w:r w:rsidRPr="001B3760">
        <w:t>According to the IUCN Red List of Threatened Species</w:t>
      </w:r>
      <w:r w:rsidR="00C06B6A" w:rsidRPr="001B3760">
        <w:t>,</w:t>
      </w:r>
      <w:r w:rsidR="001343DD" w:rsidRPr="001B3760">
        <w:t xml:space="preserve"> about 41% of </w:t>
      </w:r>
      <w:r w:rsidR="00797A8C" w:rsidRPr="001B3760">
        <w:t xml:space="preserve">assessed </w:t>
      </w:r>
      <w:r w:rsidR="001343DD" w:rsidRPr="001B3760">
        <w:t>amphibian species are</w:t>
      </w:r>
      <w:r w:rsidR="00D14806" w:rsidRPr="001B3760">
        <w:t xml:space="preserve"> </w:t>
      </w:r>
      <w:r w:rsidR="00797A8C" w:rsidRPr="001B3760">
        <w:t>classified as</w:t>
      </w:r>
      <w:r w:rsidR="001343DD" w:rsidRPr="001B3760">
        <w:t xml:space="preserve"> threatened, </w:t>
      </w:r>
      <w:r w:rsidR="00797A8C" w:rsidRPr="001B3760">
        <w:t xml:space="preserve">26% of the mammals, </w:t>
      </w:r>
      <w:r w:rsidR="008A6272" w:rsidRPr="001B3760">
        <w:t xml:space="preserve">21% of the reptiles and </w:t>
      </w:r>
      <w:r w:rsidR="009302A9" w:rsidRPr="001B3760">
        <w:t>13% of the birds</w:t>
      </w:r>
      <w:r w:rsidR="00FB3E29" w:rsidRPr="001B3760">
        <w:t xml:space="preserve"> (IUCN 2022, </w:t>
      </w:r>
      <w:hyperlink r:id="rId12" w:history="1">
        <w:r w:rsidR="002A20FC" w:rsidRPr="001B3760">
          <w:rPr>
            <w:rStyle w:val="Hyperlink"/>
          </w:rPr>
          <w:t>https://www.iucnredlist.org/resources/summary-statistics</w:t>
        </w:r>
      </w:hyperlink>
      <w:r w:rsidR="002A20FC" w:rsidRPr="001B3760">
        <w:t>). A recent assessment</w:t>
      </w:r>
      <w:r w:rsidR="00C25180">
        <w:t xml:space="preserve"> of vertebrates listed in the IUCN Red List of Threatened Species</w:t>
      </w:r>
      <w:r w:rsidR="002A20FC" w:rsidRPr="001B3760">
        <w:t xml:space="preserve"> highlights </w:t>
      </w:r>
      <w:r w:rsidR="00B62A43" w:rsidRPr="001B3760">
        <w:t>habitat destruction as the predominant</w:t>
      </w:r>
      <w:r w:rsidR="009E3417">
        <w:t xml:space="preserve"> human</w:t>
      </w:r>
      <w:r w:rsidR="00B62A43" w:rsidRPr="001B3760">
        <w:t xml:space="preserve"> threat</w:t>
      </w:r>
      <w:r w:rsidR="001A0563" w:rsidRPr="001B3760">
        <w:t xml:space="preserve"> </w:t>
      </w:r>
      <w:r w:rsidR="00DC3DEF" w:rsidRPr="001B3760">
        <w:fldChar w:fldCharType="begin" w:fldLock="1"/>
      </w:r>
      <w:r w:rsidR="000754FB" w:rsidRPr="001B3760">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00DC3DEF" w:rsidRPr="001B3760">
        <w:fldChar w:fldCharType="separate"/>
      </w:r>
      <w:r w:rsidR="00DC3DEF" w:rsidRPr="001B3760">
        <w:rPr>
          <w:noProof/>
        </w:rPr>
        <w:t xml:space="preserve">(Cox </w:t>
      </w:r>
      <w:r w:rsidR="00DC3DEF" w:rsidRPr="001B3760">
        <w:rPr>
          <w:i/>
          <w:noProof/>
        </w:rPr>
        <w:t>et al.</w:t>
      </w:r>
      <w:r w:rsidR="00DC3DEF" w:rsidRPr="001B3760">
        <w:rPr>
          <w:noProof/>
        </w:rPr>
        <w:t xml:space="preserve"> 2022)</w:t>
      </w:r>
      <w:r w:rsidR="00DC3DEF" w:rsidRPr="001B3760">
        <w:fldChar w:fldCharType="end"/>
      </w:r>
      <w:r w:rsidR="006A0B07" w:rsidRPr="001B3760">
        <w:t>, a</w:t>
      </w:r>
      <w:r w:rsidR="004E2841" w:rsidRPr="001B3760">
        <w:t>lthough direct exploitation also figures among</w:t>
      </w:r>
      <w:r w:rsidR="002174DC" w:rsidRPr="001B3760">
        <w:t xml:space="preserve"> the </w:t>
      </w:r>
      <w:r w:rsidR="00EF259E" w:rsidRPr="001B3760">
        <w:t>major factors of decline</w:t>
      </w:r>
      <w:r w:rsidR="004E2841" w:rsidRPr="001B3760">
        <w:t xml:space="preserve"> </w:t>
      </w:r>
      <w:r w:rsidR="00D7228A" w:rsidRPr="001B3760">
        <w:fldChar w:fldCharType="begin" w:fldLock="1"/>
      </w:r>
      <w:r w:rsidR="00D7228A" w:rsidRPr="001B3760">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00D7228A" w:rsidRPr="001B3760">
        <w:fldChar w:fldCharType="separate"/>
      </w:r>
      <w:r w:rsidR="00D7228A" w:rsidRPr="001B3760">
        <w:rPr>
          <w:noProof/>
        </w:rPr>
        <w:t>(Monastersky 2014)</w:t>
      </w:r>
      <w:r w:rsidR="00D7228A" w:rsidRPr="001B3760">
        <w:fldChar w:fldCharType="end"/>
      </w:r>
      <w:r w:rsidR="00D7228A" w:rsidRPr="001B3760">
        <w:t xml:space="preserve">. </w:t>
      </w:r>
    </w:p>
    <w:p w14:paraId="5324A9BC" w14:textId="77777777" w:rsidR="00F125CB" w:rsidRPr="001B3760" w:rsidRDefault="00F125CB" w:rsidP="0084128A">
      <w:pPr>
        <w:spacing w:line="276" w:lineRule="auto"/>
        <w:jc w:val="both"/>
        <w:rPr>
          <w:b/>
          <w:bCs/>
          <w:i/>
          <w:iCs/>
        </w:rPr>
      </w:pPr>
      <w:r w:rsidRPr="001B3760">
        <w:rPr>
          <w:b/>
          <w:bCs/>
          <w:i/>
          <w:iCs/>
        </w:rPr>
        <w:t>Using traits to understand species responses to environmental change</w:t>
      </w:r>
    </w:p>
    <w:p w14:paraId="40907DCB" w14:textId="265B433F" w:rsidR="00F125CB" w:rsidRPr="00510F61" w:rsidRDefault="00F125CB" w:rsidP="0084128A">
      <w:pPr>
        <w:spacing w:line="276" w:lineRule="auto"/>
        <w:jc w:val="both"/>
      </w:pPr>
      <w:r w:rsidRPr="00510F61">
        <w:t xml:space="preserve">Despite the global average declines reported for vertebrate </w:t>
      </w:r>
      <w:r w:rsidR="001F2F8E">
        <w:t>populations</w:t>
      </w:r>
      <w:r w:rsidRPr="00510F61">
        <w:t xml:space="preserve">, not all species respond similarly to environmental changes. </w:t>
      </w:r>
      <w:r w:rsidR="001F2F8E">
        <w:t>Past studies have highlighted I</w:t>
      </w:r>
      <w:r w:rsidRPr="00510F61">
        <w:t>nterspecific variation in species responses to land-use and climate change. For instance, past studies have underlined that some species may benefit from global changes, while others are projected to decline.</w:t>
      </w:r>
      <w:r w:rsidR="00C25180" w:rsidRPr="00510F61">
        <w:t xml:space="preserve"> “losers and winners”.</w:t>
      </w:r>
    </w:p>
    <w:p w14:paraId="0236AF30" w14:textId="52403A4F" w:rsidR="00F125CB" w:rsidRPr="00510F61" w:rsidRDefault="00F125CB" w:rsidP="0084128A">
      <w:pPr>
        <w:spacing w:line="276" w:lineRule="auto"/>
        <w:jc w:val="both"/>
      </w:pPr>
      <w:r w:rsidRPr="00510F61">
        <w:t xml:space="preserve">The idea that species traits mediate species responses to environmental change was formalized in the “response-effect” framework in the 2000s (REFS), where traits that influence species responses to changes were termed “response traits”, and those that are implicated in ecological processes termed “effect traits”. This framework provides with a conceptual mechanistic understanding of how environmental changes can affect ecosystem processes through effect trait composition modification mediated by response traits. Although this framework initially built upon the field of plant ecology, response traits have also been identified in vertebrate species. </w:t>
      </w:r>
    </w:p>
    <w:p w14:paraId="0509CADC" w14:textId="108F0953" w:rsidR="003364EB" w:rsidRPr="00510F61" w:rsidRDefault="003364EB" w:rsidP="0084128A">
      <w:pPr>
        <w:spacing w:line="276" w:lineRule="auto"/>
        <w:jc w:val="both"/>
      </w:pPr>
      <w:r w:rsidRPr="00510F61">
        <w:t>Responses to climate change encompass three cornerstones : sensitivity, exposure, vulnerability.</w:t>
      </w:r>
    </w:p>
    <w:p w14:paraId="21A86D26" w14:textId="3979C614" w:rsidR="00F125CB" w:rsidRPr="00510F61" w:rsidRDefault="00F125CB" w:rsidP="0084128A">
      <w:pPr>
        <w:spacing w:line="276" w:lineRule="auto"/>
        <w:jc w:val="both"/>
      </w:pPr>
      <w:r w:rsidRPr="00510F61">
        <w:lastRenderedPageBreak/>
        <w:t>In this thesis, I ask whether species traits are associated with species land-use responses and with species climate-change sensitivity, at global scales, and comparatively across the four terrestrial vertebrate classes. I explore some of the consequences of land-use change for ecosystem functioning.</w:t>
      </w:r>
    </w:p>
    <w:p w14:paraId="177B678E" w14:textId="5B5AD332" w:rsidR="00F125CB" w:rsidRPr="00510F61" w:rsidRDefault="000C5EB3" w:rsidP="0084128A">
      <w:pPr>
        <w:spacing w:line="276" w:lineRule="auto"/>
        <w:jc w:val="both"/>
      </w:pPr>
      <w:r w:rsidRPr="00510F61">
        <w:t xml:space="preserve">Throughout this thesis, </w:t>
      </w:r>
      <w:r w:rsidR="00B91211" w:rsidRPr="00510F61">
        <w:t>assemblage-level and species-level responses to land-use change are assessed using a “space-for-time” approach</w:t>
      </w:r>
      <w:r w:rsidR="00EA4542" w:rsidRPr="00510F61">
        <w:t xml:space="preserve">. </w:t>
      </w:r>
      <w:r w:rsidR="00F125CB" w:rsidRPr="00510F61">
        <w:t>To this end, I use one of the most comprehensive database (the PREDICTS database, refs), to investigate the effects of land-use change on terrestrial vertebrates using a “space-for-time” substitution approach.</w:t>
      </w:r>
    </w:p>
    <w:p w14:paraId="7440768B" w14:textId="77777777" w:rsidR="00F125CB" w:rsidRPr="001B3760" w:rsidRDefault="00F125CB" w:rsidP="0084128A">
      <w:pPr>
        <w:pStyle w:val="ListParagraph"/>
        <w:numPr>
          <w:ilvl w:val="0"/>
          <w:numId w:val="1"/>
        </w:numPr>
        <w:spacing w:line="276" w:lineRule="auto"/>
        <w:jc w:val="both"/>
        <w:rPr>
          <w:i/>
          <w:iCs/>
        </w:rPr>
      </w:pPr>
      <w:r w:rsidRPr="001B3760">
        <w:rPr>
          <w:i/>
          <w:iCs/>
        </w:rPr>
        <w:t xml:space="preserve">Aims, hypotheses and outline of the following </w:t>
      </w:r>
      <w:commentRangeStart w:id="0"/>
      <w:r w:rsidRPr="001B3760">
        <w:rPr>
          <w:i/>
          <w:iCs/>
        </w:rPr>
        <w:t>Chapters</w:t>
      </w:r>
      <w:commentRangeEnd w:id="0"/>
      <w:r w:rsidR="00710460" w:rsidRPr="001B3760">
        <w:rPr>
          <w:rStyle w:val="CommentReference"/>
        </w:rPr>
        <w:commentReference w:id="0"/>
      </w:r>
    </w:p>
    <w:p w14:paraId="6810A908" w14:textId="5930563B" w:rsidR="00F125CB" w:rsidRPr="001B3760" w:rsidRDefault="00F125CB" w:rsidP="0084128A">
      <w:pPr>
        <w:spacing w:line="276" w:lineRule="auto"/>
        <w:jc w:val="both"/>
        <w:rPr>
          <w:lang w:eastAsia="en-GB"/>
        </w:rPr>
      </w:pPr>
      <w:r w:rsidRPr="001B3760">
        <w:rPr>
          <w:lang w:eastAsia="en-GB"/>
        </w:rPr>
        <w:t xml:space="preserve">The overarching aims of my thesis are to investigate whether species traits explain species land-use responses and species climate-change sensitivity comparatively across the four vertebrate classes, and to highlight some of the consequences for ecosystem functioning. 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00937921" w:rsidRPr="001B3760">
        <w:rPr>
          <w:lang w:eastAsia="en-GB"/>
        </w:rPr>
        <w:fldChar w:fldCharType="begin" w:fldLock="1"/>
      </w:r>
      <w:r w:rsidR="006A73DC" w:rsidRPr="001B3760">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mendeley":{"formattedCitation":"(Junker &lt;i&gt;et al.&lt;/i&gt; 2022)","plainTextFormattedCitation":"(Junker et al. 2022)","previouslyFormattedCitation":"(Junker &lt;i&gt;et al.&lt;/i&gt; 2022)"},"properties":{"noteIndex":0},"schema":"https://github.com/citation-style-language/schema/raw/master/csl-citation.json"}</w:instrText>
      </w:r>
      <w:r w:rsidR="00937921" w:rsidRPr="001B3760">
        <w:rPr>
          <w:lang w:eastAsia="en-GB"/>
        </w:rPr>
        <w:fldChar w:fldCharType="separate"/>
      </w:r>
      <w:r w:rsidR="00937921" w:rsidRPr="001B3760">
        <w:rPr>
          <w:noProof/>
          <w:lang w:eastAsia="en-GB"/>
        </w:rPr>
        <w:t xml:space="preserve">(Junker </w:t>
      </w:r>
      <w:r w:rsidR="00937921" w:rsidRPr="001B3760">
        <w:rPr>
          <w:i/>
          <w:noProof/>
          <w:lang w:eastAsia="en-GB"/>
        </w:rPr>
        <w:t>et al.</w:t>
      </w:r>
      <w:r w:rsidR="00937921" w:rsidRPr="001B3760">
        <w:rPr>
          <w:noProof/>
          <w:lang w:eastAsia="en-GB"/>
        </w:rPr>
        <w:t xml:space="preserve"> 2022)</w:t>
      </w:r>
      <w:r w:rsidR="00937921" w:rsidRPr="001B3760">
        <w:rPr>
          <w:lang w:eastAsia="en-GB"/>
        </w:rPr>
        <w:fldChar w:fldCharType="end"/>
      </w:r>
      <w:r w:rsidRPr="001B3760">
        <w:rPr>
          <w:lang w:eastAsia="en-GB"/>
        </w:rPr>
        <w:t xml:space="preserve">. Thus, collecting trait data and investigating the current availability of the data for terrestrial vertebrates was an important and necessary prerequisite to any analysis. </w:t>
      </w:r>
    </w:p>
    <w:p w14:paraId="62317F88" w14:textId="77777777" w:rsidR="00F125CB" w:rsidRPr="001B3760" w:rsidRDefault="00F125CB" w:rsidP="0084128A">
      <w:pPr>
        <w:spacing w:line="276" w:lineRule="auto"/>
        <w:jc w:val="both"/>
        <w:rPr>
          <w:lang w:eastAsia="en-GB"/>
        </w:rPr>
      </w:pPr>
      <w:r w:rsidRPr="001B3760">
        <w:rPr>
          <w:lang w:eastAsia="en-GB"/>
        </w:rPr>
        <w:t xml:space="preserve">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 Chapter 2 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w:t>
      </w:r>
      <w:proofErr w:type="spellStart"/>
      <w:r w:rsidRPr="001B3760">
        <w:rPr>
          <w:lang w:eastAsia="en-GB"/>
        </w:rPr>
        <w:t>undersampled</w:t>
      </w:r>
      <w:proofErr w:type="spellEnd"/>
      <w:r w:rsidRPr="001B3760">
        <w:rPr>
          <w:lang w:eastAsia="en-GB"/>
        </w:rPr>
        <w:t xml:space="preserve"> compared to mammals and birds. Further, I hypothesize that trait data are less abundant for the narrower-ranging species and in species-richer regions. 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p>
    <w:p w14:paraId="1FF66644" w14:textId="77777777" w:rsidR="00F125CB" w:rsidRPr="001B3760" w:rsidRDefault="00F125CB" w:rsidP="0084128A">
      <w:pPr>
        <w:spacing w:line="276" w:lineRule="auto"/>
        <w:jc w:val="both"/>
        <w:rPr>
          <w:lang w:eastAsia="en-GB"/>
        </w:rPr>
      </w:pPr>
      <w:r w:rsidRPr="001B3760">
        <w:rPr>
          <w:lang w:eastAsia="en-GB"/>
        </w:rPr>
        <w:t xml:space="preserve">Chapter 3 focuses on assessing the effects of land-use change on the functional diversity of local vertebrate assemblages. To this end, I combine the trait data collected in Chapter 2 with the PREDICTS database (which contains records of species occurrence in different land uses; Hudson et al. 2014, 2017). After imputing missing trait values evidenced in Chapter 2, I investigate the effects of land use on the functional diversity of local terrestrial vertebrate assemblages, across and within vertebrate classes, using a “space-for-time” approach facilitated by the PREDICTS database.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This Chapter was published in </w:t>
      </w:r>
      <w:r w:rsidRPr="001B3760">
        <w:rPr>
          <w:i/>
          <w:iCs/>
          <w:lang w:eastAsia="en-GB"/>
        </w:rPr>
        <w:t>Ecology Letters</w:t>
      </w:r>
      <w:r w:rsidRPr="001B3760">
        <w:rPr>
          <w:lang w:eastAsia="en-GB"/>
        </w:rPr>
        <w:t xml:space="preserve"> (Etard </w:t>
      </w:r>
      <w:r w:rsidRPr="001B3760">
        <w:rPr>
          <w:i/>
          <w:iCs/>
          <w:lang w:eastAsia="en-GB"/>
        </w:rPr>
        <w:t>et al</w:t>
      </w:r>
      <w:r w:rsidRPr="001B3760">
        <w:rPr>
          <w:lang w:eastAsia="en-GB"/>
        </w:rPr>
        <w:t xml:space="preserve">. 2022). </w:t>
      </w:r>
    </w:p>
    <w:p w14:paraId="4ABDFAB8" w14:textId="77777777" w:rsidR="00F125CB" w:rsidRPr="001B3760" w:rsidRDefault="00F125CB" w:rsidP="0084128A">
      <w:pPr>
        <w:spacing w:line="276" w:lineRule="auto"/>
        <w:jc w:val="both"/>
        <w:rPr>
          <w:lang w:eastAsia="en-GB"/>
        </w:rPr>
      </w:pPr>
      <w:r w:rsidRPr="001B3760">
        <w:rPr>
          <w:lang w:eastAsia="en-GB"/>
        </w:rPr>
        <w:t xml:space="preserve">Chapter 4 then investigates </w:t>
      </w:r>
      <w:r w:rsidRPr="001B3760">
        <w:t xml:space="preserve">whether ecological traits and geographical range area are associated with species land-use responses and species climate-change sensitivity, comparatively among the terrestrial vertebrate classes. </w:t>
      </w:r>
      <w:r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p>
    <w:p w14:paraId="754851A3" w14:textId="77777777" w:rsidR="00F125CB" w:rsidRPr="001B3760" w:rsidRDefault="00F125CB" w:rsidP="0084128A">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I first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p>
    <w:p w14:paraId="7270D086" w14:textId="2DD23F67" w:rsidR="00F125CB" w:rsidRPr="001B3760" w:rsidRDefault="00F125CB" w:rsidP="0084128A">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Chapter 6, I summarise the findings of this thesis, highlight some of the limitations and 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w:t>
      </w:r>
      <w:r w:rsidR="0050348C" w:rsidRPr="001B3760">
        <w:rPr>
          <w:lang w:eastAsia="en-GB"/>
        </w:rPr>
        <w:t xml:space="preserve"> highlights </w:t>
      </w:r>
      <w:r w:rsidR="00924351" w:rsidRPr="001B3760">
        <w:rPr>
          <w:lang w:eastAsia="en-GB"/>
        </w:rPr>
        <w:t xml:space="preserve">possible modifications to ecosystem functioning </w:t>
      </w:r>
      <w:r w:rsidRPr="001B3760">
        <w:rPr>
          <w:lang w:eastAsia="en-GB"/>
        </w:rPr>
        <w:t xml:space="preserve">and </w:t>
      </w:r>
      <w:r w:rsidRPr="001B3760">
        <w:rPr>
          <w:rStyle w:val="normaltextrun"/>
          <w:rFonts w:eastAsiaTheme="minorEastAsia"/>
          <w:color w:val="000000"/>
          <w:shd w:val="clear" w:color="auto" w:fill="FFFFFF"/>
        </w:rPr>
        <w:t>underlines the role and usefulness of vertebrate trait data for understanding species</w:t>
      </w:r>
      <w:r w:rsidR="00924351" w:rsidRPr="001B3760">
        <w:rPr>
          <w:rStyle w:val="normaltextrun"/>
          <w:rFonts w:eastAsiaTheme="minorEastAsia"/>
          <w:color w:val="000000"/>
          <w:shd w:val="clear" w:color="auto" w:fill="FFFFFF"/>
        </w:rPr>
        <w:t xml:space="preserve"> and community</w:t>
      </w:r>
      <w:r w:rsidRPr="001B3760">
        <w:rPr>
          <w:rStyle w:val="normaltextrun"/>
          <w:rFonts w:eastAsiaTheme="minorEastAsia"/>
          <w:color w:val="000000"/>
          <w:shd w:val="clear" w:color="auto" w:fill="FFFFFF"/>
        </w:rPr>
        <w:t xml:space="preserve"> responses to human pressures.</w:t>
      </w:r>
    </w:p>
    <w:p w14:paraId="70C5E582" w14:textId="77777777" w:rsidR="00CC3771" w:rsidRPr="001B3760" w:rsidRDefault="00CC3771" w:rsidP="0084128A">
      <w:pPr>
        <w:spacing w:line="276" w:lineRule="auto"/>
      </w:pPr>
    </w:p>
    <w:sectPr w:rsidR="00CC3771" w:rsidRPr="001B3760">
      <w:head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rienne Etard" w:date="2022-05-02T19:12:00Z" w:initials="AE">
    <w:p w14:paraId="38A980C2" w14:textId="146C87FF" w:rsidR="00710460" w:rsidRDefault="00710460">
      <w:pPr>
        <w:pStyle w:val="CommentText"/>
      </w:pPr>
      <w:r>
        <w:rPr>
          <w:rStyle w:val="CommentReference"/>
        </w:rPr>
        <w:annotationRef/>
      </w:r>
      <w:r>
        <w:t>Highlight g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A980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ABA6" w16cex:dateUtc="2022-05-02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A980C2" w16cid:durableId="261AAB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6EDC5" w14:textId="77777777" w:rsidR="001B3760" w:rsidRDefault="001B3760" w:rsidP="001B3760">
      <w:pPr>
        <w:spacing w:after="0" w:line="240" w:lineRule="auto"/>
      </w:pPr>
      <w:r>
        <w:separator/>
      </w:r>
    </w:p>
  </w:endnote>
  <w:endnote w:type="continuationSeparator" w:id="0">
    <w:p w14:paraId="3A139CD2" w14:textId="77777777" w:rsidR="001B3760" w:rsidRDefault="001B3760" w:rsidP="001B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529FD" w14:textId="77777777" w:rsidR="001B3760" w:rsidRDefault="001B3760" w:rsidP="001B3760">
      <w:pPr>
        <w:spacing w:after="0" w:line="240" w:lineRule="auto"/>
      </w:pPr>
      <w:r>
        <w:separator/>
      </w:r>
    </w:p>
  </w:footnote>
  <w:footnote w:type="continuationSeparator" w:id="0">
    <w:p w14:paraId="421B00D3" w14:textId="77777777" w:rsidR="001B3760" w:rsidRDefault="001B3760" w:rsidP="001B3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5A22" w14:textId="18F7EB54" w:rsidR="001B3760" w:rsidRDefault="001B3760">
    <w:pPr>
      <w:pStyle w:val="Header"/>
    </w:pPr>
    <w:r>
      <w:t>General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E7633"/>
    <w:multiLevelType w:val="multilevel"/>
    <w:tmpl w:val="B5564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2853233">
    <w:abstractNumId w:val="1"/>
  </w:num>
  <w:num w:numId="2" w16cid:durableId="20244307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Etard">
    <w15:presenceInfo w15:providerId="Windows Live" w15:userId="5c2858a4c2ad2d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5CB"/>
    <w:rsid w:val="0000533C"/>
    <w:rsid w:val="000161A9"/>
    <w:rsid w:val="00020A3F"/>
    <w:rsid w:val="0002227C"/>
    <w:rsid w:val="000754FB"/>
    <w:rsid w:val="000771D9"/>
    <w:rsid w:val="00077367"/>
    <w:rsid w:val="00077430"/>
    <w:rsid w:val="00085CCA"/>
    <w:rsid w:val="000C5EB3"/>
    <w:rsid w:val="001053E4"/>
    <w:rsid w:val="00111FE3"/>
    <w:rsid w:val="00125B5E"/>
    <w:rsid w:val="001343DD"/>
    <w:rsid w:val="0015747D"/>
    <w:rsid w:val="001A0563"/>
    <w:rsid w:val="001A1AD5"/>
    <w:rsid w:val="001B3760"/>
    <w:rsid w:val="001D5DD8"/>
    <w:rsid w:val="001F2CD5"/>
    <w:rsid w:val="001F2F8E"/>
    <w:rsid w:val="00204BC0"/>
    <w:rsid w:val="002174DC"/>
    <w:rsid w:val="00234A7B"/>
    <w:rsid w:val="00253D27"/>
    <w:rsid w:val="00256DC3"/>
    <w:rsid w:val="002A20FC"/>
    <w:rsid w:val="002C2036"/>
    <w:rsid w:val="002C6172"/>
    <w:rsid w:val="002D3273"/>
    <w:rsid w:val="002F1352"/>
    <w:rsid w:val="003012C5"/>
    <w:rsid w:val="0030796A"/>
    <w:rsid w:val="0032209D"/>
    <w:rsid w:val="003364EB"/>
    <w:rsid w:val="00354332"/>
    <w:rsid w:val="003A5B89"/>
    <w:rsid w:val="003A76E8"/>
    <w:rsid w:val="003E7E1F"/>
    <w:rsid w:val="003F19BC"/>
    <w:rsid w:val="00425B66"/>
    <w:rsid w:val="00426537"/>
    <w:rsid w:val="00453766"/>
    <w:rsid w:val="004620A9"/>
    <w:rsid w:val="00481E90"/>
    <w:rsid w:val="004A0738"/>
    <w:rsid w:val="004A32FC"/>
    <w:rsid w:val="004A3943"/>
    <w:rsid w:val="004B69E1"/>
    <w:rsid w:val="004C26BC"/>
    <w:rsid w:val="004C3E24"/>
    <w:rsid w:val="004C40FC"/>
    <w:rsid w:val="004D19FC"/>
    <w:rsid w:val="004E2841"/>
    <w:rsid w:val="004E4ECB"/>
    <w:rsid w:val="004E5208"/>
    <w:rsid w:val="0050348C"/>
    <w:rsid w:val="00510F61"/>
    <w:rsid w:val="0051114E"/>
    <w:rsid w:val="00545F7C"/>
    <w:rsid w:val="005539A3"/>
    <w:rsid w:val="0056349D"/>
    <w:rsid w:val="005833EA"/>
    <w:rsid w:val="0058553E"/>
    <w:rsid w:val="005917BD"/>
    <w:rsid w:val="005972D0"/>
    <w:rsid w:val="005A0A13"/>
    <w:rsid w:val="005B25A3"/>
    <w:rsid w:val="005B7B6C"/>
    <w:rsid w:val="005C4741"/>
    <w:rsid w:val="00600148"/>
    <w:rsid w:val="00606F91"/>
    <w:rsid w:val="006210B6"/>
    <w:rsid w:val="00623EE9"/>
    <w:rsid w:val="00633DD7"/>
    <w:rsid w:val="0067590C"/>
    <w:rsid w:val="0067612C"/>
    <w:rsid w:val="006A0499"/>
    <w:rsid w:val="006A0B07"/>
    <w:rsid w:val="006A4C73"/>
    <w:rsid w:val="006A73DC"/>
    <w:rsid w:val="006B273A"/>
    <w:rsid w:val="006C0ACC"/>
    <w:rsid w:val="006F1166"/>
    <w:rsid w:val="006F12BD"/>
    <w:rsid w:val="006F751A"/>
    <w:rsid w:val="00704BB2"/>
    <w:rsid w:val="00710460"/>
    <w:rsid w:val="00732A83"/>
    <w:rsid w:val="00740BE5"/>
    <w:rsid w:val="0074749C"/>
    <w:rsid w:val="00747AD0"/>
    <w:rsid w:val="00755FBF"/>
    <w:rsid w:val="00763553"/>
    <w:rsid w:val="00793E8A"/>
    <w:rsid w:val="00797A8C"/>
    <w:rsid w:val="007A55F6"/>
    <w:rsid w:val="007D2B26"/>
    <w:rsid w:val="007E28CB"/>
    <w:rsid w:val="007E5777"/>
    <w:rsid w:val="007F2038"/>
    <w:rsid w:val="007F5AF2"/>
    <w:rsid w:val="0084128A"/>
    <w:rsid w:val="00881C8F"/>
    <w:rsid w:val="008A17F1"/>
    <w:rsid w:val="008A6272"/>
    <w:rsid w:val="00920AC8"/>
    <w:rsid w:val="00924351"/>
    <w:rsid w:val="009302A9"/>
    <w:rsid w:val="00937921"/>
    <w:rsid w:val="009511B5"/>
    <w:rsid w:val="00980FF5"/>
    <w:rsid w:val="009C0A95"/>
    <w:rsid w:val="009E3417"/>
    <w:rsid w:val="00A06189"/>
    <w:rsid w:val="00A07161"/>
    <w:rsid w:val="00A2148E"/>
    <w:rsid w:val="00A858F3"/>
    <w:rsid w:val="00AB5F96"/>
    <w:rsid w:val="00AC5B05"/>
    <w:rsid w:val="00AC797E"/>
    <w:rsid w:val="00AE082E"/>
    <w:rsid w:val="00AE38C4"/>
    <w:rsid w:val="00B119D3"/>
    <w:rsid w:val="00B130DD"/>
    <w:rsid w:val="00B45E07"/>
    <w:rsid w:val="00B50FC0"/>
    <w:rsid w:val="00B62A43"/>
    <w:rsid w:val="00B71DA7"/>
    <w:rsid w:val="00B7766E"/>
    <w:rsid w:val="00B91211"/>
    <w:rsid w:val="00B942C9"/>
    <w:rsid w:val="00BF4A9C"/>
    <w:rsid w:val="00C06B6A"/>
    <w:rsid w:val="00C25180"/>
    <w:rsid w:val="00C44563"/>
    <w:rsid w:val="00C61586"/>
    <w:rsid w:val="00C84D5D"/>
    <w:rsid w:val="00C97E27"/>
    <w:rsid w:val="00CA3F32"/>
    <w:rsid w:val="00CB5A75"/>
    <w:rsid w:val="00CC04A7"/>
    <w:rsid w:val="00CC3771"/>
    <w:rsid w:val="00CF475B"/>
    <w:rsid w:val="00CF7531"/>
    <w:rsid w:val="00D14806"/>
    <w:rsid w:val="00D25995"/>
    <w:rsid w:val="00D355CB"/>
    <w:rsid w:val="00D3679A"/>
    <w:rsid w:val="00D3794B"/>
    <w:rsid w:val="00D37E40"/>
    <w:rsid w:val="00D7228A"/>
    <w:rsid w:val="00D867C3"/>
    <w:rsid w:val="00D9010E"/>
    <w:rsid w:val="00D95D3E"/>
    <w:rsid w:val="00D95E0D"/>
    <w:rsid w:val="00D96BE8"/>
    <w:rsid w:val="00DA44FD"/>
    <w:rsid w:val="00DB2DC3"/>
    <w:rsid w:val="00DC0205"/>
    <w:rsid w:val="00DC3DEF"/>
    <w:rsid w:val="00DD6BDD"/>
    <w:rsid w:val="00DE4346"/>
    <w:rsid w:val="00E56976"/>
    <w:rsid w:val="00EA1CFB"/>
    <w:rsid w:val="00EA4542"/>
    <w:rsid w:val="00EB62FE"/>
    <w:rsid w:val="00EC64C4"/>
    <w:rsid w:val="00EE380E"/>
    <w:rsid w:val="00EF259E"/>
    <w:rsid w:val="00EF5657"/>
    <w:rsid w:val="00F125CB"/>
    <w:rsid w:val="00F309D1"/>
    <w:rsid w:val="00F42400"/>
    <w:rsid w:val="00F65023"/>
    <w:rsid w:val="00F73154"/>
    <w:rsid w:val="00FB3E29"/>
    <w:rsid w:val="00FF3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DEAD1"/>
  <w15:chartTrackingRefBased/>
  <w15:docId w15:val="{C3B691C1-3E39-4D14-9BFF-6AFD697D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5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CB"/>
    <w:rPr>
      <w:sz w:val="16"/>
      <w:szCs w:val="16"/>
    </w:rPr>
  </w:style>
  <w:style w:type="paragraph" w:styleId="CommentText">
    <w:name w:val="annotation text"/>
    <w:basedOn w:val="Normal"/>
    <w:link w:val="CommentTextChar"/>
    <w:uiPriority w:val="99"/>
    <w:semiHidden/>
    <w:unhideWhenUsed/>
    <w:rsid w:val="00F125CB"/>
    <w:pPr>
      <w:spacing w:line="240" w:lineRule="auto"/>
    </w:pPr>
    <w:rPr>
      <w:sz w:val="20"/>
      <w:szCs w:val="20"/>
    </w:rPr>
  </w:style>
  <w:style w:type="character" w:customStyle="1" w:styleId="CommentTextChar">
    <w:name w:val="Comment Text Char"/>
    <w:basedOn w:val="DefaultParagraphFont"/>
    <w:link w:val="CommentText"/>
    <w:uiPriority w:val="99"/>
    <w:semiHidden/>
    <w:rsid w:val="00F125CB"/>
    <w:rPr>
      <w:sz w:val="20"/>
      <w:szCs w:val="20"/>
    </w:rPr>
  </w:style>
  <w:style w:type="character" w:customStyle="1" w:styleId="normaltextrun">
    <w:name w:val="normaltextrun"/>
    <w:basedOn w:val="DefaultParagraphFont"/>
    <w:rsid w:val="00F125CB"/>
  </w:style>
  <w:style w:type="character" w:styleId="Hyperlink">
    <w:name w:val="Hyperlink"/>
    <w:basedOn w:val="DefaultParagraphFont"/>
    <w:uiPriority w:val="99"/>
    <w:unhideWhenUsed/>
    <w:rsid w:val="00F125CB"/>
    <w:rPr>
      <w:color w:val="0563C1" w:themeColor="hyperlink"/>
      <w:u w:val="single"/>
    </w:rPr>
  </w:style>
  <w:style w:type="paragraph" w:styleId="ListParagraph">
    <w:name w:val="List Paragraph"/>
    <w:basedOn w:val="Normal"/>
    <w:uiPriority w:val="34"/>
    <w:qFormat/>
    <w:rsid w:val="00F125CB"/>
    <w:pPr>
      <w:ind w:left="720"/>
      <w:contextualSpacing/>
    </w:pPr>
  </w:style>
  <w:style w:type="character" w:styleId="SubtleEmphasis">
    <w:name w:val="Subtle Emphasis"/>
    <w:basedOn w:val="DefaultParagraphFont"/>
    <w:uiPriority w:val="19"/>
    <w:qFormat/>
    <w:rsid w:val="00F125CB"/>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67590C"/>
    <w:rPr>
      <w:b/>
      <w:bCs/>
    </w:rPr>
  </w:style>
  <w:style w:type="character" w:customStyle="1" w:styleId="CommentSubjectChar">
    <w:name w:val="Comment Subject Char"/>
    <w:basedOn w:val="CommentTextChar"/>
    <w:link w:val="CommentSubject"/>
    <w:uiPriority w:val="99"/>
    <w:semiHidden/>
    <w:rsid w:val="0067590C"/>
    <w:rPr>
      <w:b/>
      <w:bCs/>
      <w:sz w:val="20"/>
      <w:szCs w:val="20"/>
    </w:rPr>
  </w:style>
  <w:style w:type="character" w:styleId="FollowedHyperlink">
    <w:name w:val="FollowedHyperlink"/>
    <w:basedOn w:val="DefaultParagraphFont"/>
    <w:uiPriority w:val="99"/>
    <w:semiHidden/>
    <w:unhideWhenUsed/>
    <w:rsid w:val="00481E90"/>
    <w:rPr>
      <w:color w:val="954F72" w:themeColor="followedHyperlink"/>
      <w:u w:val="single"/>
    </w:rPr>
  </w:style>
  <w:style w:type="character" w:styleId="UnresolvedMention">
    <w:name w:val="Unresolved Mention"/>
    <w:basedOn w:val="DefaultParagraphFont"/>
    <w:uiPriority w:val="99"/>
    <w:semiHidden/>
    <w:unhideWhenUsed/>
    <w:rsid w:val="00F73154"/>
    <w:rPr>
      <w:color w:val="605E5C"/>
      <w:shd w:val="clear" w:color="auto" w:fill="E1DFDD"/>
    </w:rPr>
  </w:style>
  <w:style w:type="paragraph" w:styleId="Header">
    <w:name w:val="header"/>
    <w:basedOn w:val="Normal"/>
    <w:link w:val="HeaderChar"/>
    <w:uiPriority w:val="99"/>
    <w:unhideWhenUsed/>
    <w:rsid w:val="001B37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760"/>
  </w:style>
  <w:style w:type="paragraph" w:styleId="Footer">
    <w:name w:val="footer"/>
    <w:basedOn w:val="Normal"/>
    <w:link w:val="FooterChar"/>
    <w:uiPriority w:val="99"/>
    <w:unhideWhenUsed/>
    <w:rsid w:val="001B37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71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ucnredlist.org/resources/summary-statistics"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ei.noaa.gov/cag/"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urworldindata.org/land-use"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59AB13-028F-449C-BAEB-42108B63D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1714</Words>
  <Characters>237773</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Adrienne Etard</cp:lastModifiedBy>
  <cp:revision>164</cp:revision>
  <dcterms:created xsi:type="dcterms:W3CDTF">2022-05-02T16:35:00Z</dcterms:created>
  <dcterms:modified xsi:type="dcterms:W3CDTF">2022-05-0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89e077-872c-3784-8f00-4f01415a4e5a</vt:lpwstr>
  </property>
  <property fmtid="{D5CDD505-2E9C-101B-9397-08002B2CF9AE}" pid="24" name="Mendeley Citation Style_1">
    <vt:lpwstr>http://www.zotero.org/styles/ecology-letters</vt:lpwstr>
  </property>
</Properties>
</file>